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DF30E" w14:textId="348434AE" w:rsidR="007E2645" w:rsidRDefault="007E2645" w:rsidP="008319C1">
      <w:pPr>
        <w:pStyle w:val="Title"/>
        <w:spacing w:line="276" w:lineRule="auto"/>
        <w:contextualSpacing w:val="0"/>
      </w:pPr>
      <w:r>
        <w:t>Business and biodiversity loss, conservation, and restoration</w:t>
      </w:r>
    </w:p>
    <w:p w14:paraId="648EC5BC" w14:textId="63FB89DB" w:rsidR="001A1E83" w:rsidRDefault="001A1E83" w:rsidP="001A1E83">
      <w:r>
        <w:t>Key terms from chapter solicitation</w:t>
      </w:r>
    </w:p>
    <w:p w14:paraId="328FB2FD" w14:textId="6C31FED0" w:rsidR="001A1E83" w:rsidRDefault="001A1E83" w:rsidP="001A1E83">
      <w:pPr>
        <w:pStyle w:val="ListParagraph"/>
        <w:numPr>
          <w:ilvl w:val="0"/>
          <w:numId w:val="11"/>
        </w:numPr>
      </w:pPr>
      <w:r>
        <w:t>Biodiversity</w:t>
      </w:r>
    </w:p>
    <w:p w14:paraId="41094081" w14:textId="16D037B2" w:rsidR="001A1E83" w:rsidRDefault="001A1E83" w:rsidP="001A1E83">
      <w:pPr>
        <w:pStyle w:val="ListParagraph"/>
        <w:numPr>
          <w:ilvl w:val="0"/>
          <w:numId w:val="11"/>
        </w:numPr>
      </w:pPr>
      <w:r>
        <w:t>Physical environment</w:t>
      </w:r>
    </w:p>
    <w:p w14:paraId="6CD9D031" w14:textId="0230B18F" w:rsidR="001A1E83" w:rsidRDefault="001A1E83" w:rsidP="001A1E83">
      <w:pPr>
        <w:pStyle w:val="ListParagraph"/>
        <w:numPr>
          <w:ilvl w:val="0"/>
          <w:numId w:val="11"/>
        </w:numPr>
      </w:pPr>
      <w:r>
        <w:t>Ability of corporations to respond to challenges in their physical environment</w:t>
      </w:r>
    </w:p>
    <w:p w14:paraId="282E09D6" w14:textId="6590AB90" w:rsidR="00D4125E" w:rsidRDefault="00D4125E" w:rsidP="00D4125E">
      <w:pPr>
        <w:pStyle w:val="ListParagraph"/>
        <w:numPr>
          <w:ilvl w:val="1"/>
          <w:numId w:val="11"/>
        </w:numPr>
      </w:pPr>
      <w:r>
        <w:t>Scopes framework</w:t>
      </w:r>
    </w:p>
    <w:p w14:paraId="38E2931F" w14:textId="43373446" w:rsidR="00D4125E" w:rsidRDefault="00D4125E" w:rsidP="00D4125E">
      <w:pPr>
        <w:pStyle w:val="ListParagraph"/>
        <w:numPr>
          <w:ilvl w:val="1"/>
          <w:numId w:val="11"/>
        </w:numPr>
      </w:pPr>
      <w:r>
        <w:t>Competitive restrictions</w:t>
      </w:r>
    </w:p>
    <w:p w14:paraId="7B576A04" w14:textId="1BDCEE27" w:rsidR="001A1E83" w:rsidRDefault="001A1E83" w:rsidP="001A1E83">
      <w:pPr>
        <w:pStyle w:val="ListParagraph"/>
        <w:numPr>
          <w:ilvl w:val="0"/>
          <w:numId w:val="11"/>
        </w:numPr>
      </w:pPr>
      <w:r>
        <w:t>Ecosystem stability</w:t>
      </w:r>
    </w:p>
    <w:p w14:paraId="3F1B6F57" w14:textId="644E6FF9" w:rsidR="001A1E83" w:rsidRDefault="001A1E83" w:rsidP="001A1E83">
      <w:pPr>
        <w:pStyle w:val="ListParagraph"/>
        <w:numPr>
          <w:ilvl w:val="0"/>
          <w:numId w:val="11"/>
        </w:numPr>
      </w:pPr>
      <w:r>
        <w:t>Human well-being</w:t>
      </w:r>
    </w:p>
    <w:p w14:paraId="6D59ED23" w14:textId="13D1A11B" w:rsidR="001A1E83" w:rsidRDefault="001A1E83" w:rsidP="001A1E83">
      <w:pPr>
        <w:pStyle w:val="ListParagraph"/>
        <w:numPr>
          <w:ilvl w:val="0"/>
          <w:numId w:val="11"/>
        </w:numPr>
      </w:pPr>
      <w:r>
        <w:t>Economic prosperity</w:t>
      </w:r>
    </w:p>
    <w:p w14:paraId="5F51CA4F" w14:textId="3BB86815" w:rsidR="001A1E83" w:rsidRDefault="001A1E83" w:rsidP="001A1E83">
      <w:pPr>
        <w:pStyle w:val="ListParagraph"/>
        <w:numPr>
          <w:ilvl w:val="0"/>
          <w:numId w:val="11"/>
        </w:numPr>
      </w:pPr>
      <w:r>
        <w:t>Business activities / operations</w:t>
      </w:r>
    </w:p>
    <w:p w14:paraId="71AA6922" w14:textId="547A3451" w:rsidR="001A1E83" w:rsidRDefault="001A1E83" w:rsidP="001A1E83">
      <w:pPr>
        <w:pStyle w:val="ListParagraph"/>
        <w:numPr>
          <w:ilvl w:val="0"/>
          <w:numId w:val="11"/>
        </w:numPr>
      </w:pPr>
      <w:r>
        <w:t>Ecosystem services</w:t>
      </w:r>
    </w:p>
    <w:p w14:paraId="031AE7D7" w14:textId="0EA84FA1" w:rsidR="001A1E83" w:rsidRDefault="001A1E83" w:rsidP="001A1E83">
      <w:pPr>
        <w:pStyle w:val="ListParagraph"/>
        <w:numPr>
          <w:ilvl w:val="0"/>
          <w:numId w:val="11"/>
        </w:numPr>
      </w:pPr>
      <w:r>
        <w:t>Biodiversity conservation</w:t>
      </w:r>
    </w:p>
    <w:p w14:paraId="25B673E3" w14:textId="6A78DA2E" w:rsidR="001A1E83" w:rsidRDefault="001A1E83" w:rsidP="001A1E83">
      <w:pPr>
        <w:pStyle w:val="ListParagraph"/>
        <w:numPr>
          <w:ilvl w:val="0"/>
          <w:numId w:val="11"/>
        </w:numPr>
      </w:pPr>
      <w:r>
        <w:t>Risk mitigation</w:t>
      </w:r>
    </w:p>
    <w:p w14:paraId="5AF1D961" w14:textId="2FBA7593" w:rsidR="001A1E83" w:rsidRDefault="001A1E83" w:rsidP="001A1E83">
      <w:pPr>
        <w:pStyle w:val="ListParagraph"/>
        <w:numPr>
          <w:ilvl w:val="0"/>
          <w:numId w:val="11"/>
        </w:numPr>
      </w:pPr>
      <w:r>
        <w:t>Resilience</w:t>
      </w:r>
    </w:p>
    <w:p w14:paraId="0EBE2F6B" w14:textId="27A4F642" w:rsidR="001A1E83" w:rsidRDefault="001A1E83" w:rsidP="001A1E83">
      <w:pPr>
        <w:pStyle w:val="ListParagraph"/>
        <w:numPr>
          <w:ilvl w:val="0"/>
          <w:numId w:val="11"/>
        </w:numPr>
      </w:pPr>
      <w:r>
        <w:t>Global sustainability goals</w:t>
      </w:r>
    </w:p>
    <w:p w14:paraId="3548672C" w14:textId="7D0C7380" w:rsidR="001A1E83" w:rsidRDefault="001A1E83" w:rsidP="001A1E83">
      <w:pPr>
        <w:pStyle w:val="ListParagraph"/>
        <w:numPr>
          <w:ilvl w:val="0"/>
          <w:numId w:val="11"/>
        </w:numPr>
      </w:pPr>
      <w:r>
        <w:t>Field of business in society</w:t>
      </w:r>
    </w:p>
    <w:p w14:paraId="748E916B" w14:textId="463D85BE" w:rsidR="001A1E83" w:rsidRDefault="001A1E83" w:rsidP="00763C12">
      <w:pPr>
        <w:pStyle w:val="ListParagraph"/>
        <w:numPr>
          <w:ilvl w:val="0"/>
          <w:numId w:val="11"/>
        </w:numPr>
      </w:pPr>
      <w:r>
        <w:t>Past and present relevance of biodiversity for the field of business in society</w:t>
      </w:r>
    </w:p>
    <w:p w14:paraId="53F699C5" w14:textId="0195F3C9" w:rsidR="00D4125E" w:rsidRDefault="00D4125E" w:rsidP="006566D0">
      <w:pPr>
        <w:pStyle w:val="ListParagraph"/>
        <w:numPr>
          <w:ilvl w:val="0"/>
          <w:numId w:val="11"/>
        </w:numPr>
      </w:pPr>
      <w:r>
        <w:t>Destroying an ecosystem if another ecosystem is created (offset)</w:t>
      </w:r>
    </w:p>
    <w:p w14:paraId="121FEFCA" w14:textId="0AEC7AEF" w:rsidR="00D4125E" w:rsidRDefault="00D4125E" w:rsidP="006566D0">
      <w:pPr>
        <w:pStyle w:val="ListParagraph"/>
        <w:numPr>
          <w:ilvl w:val="0"/>
          <w:numId w:val="11"/>
        </w:numPr>
      </w:pPr>
      <w:r>
        <w:t>Ratio versus absolute outcomes</w:t>
      </w:r>
    </w:p>
    <w:p w14:paraId="5D1FC6E1" w14:textId="2DA0E3EF" w:rsidR="00D4125E" w:rsidRDefault="00D4125E" w:rsidP="00D4125E">
      <w:pPr>
        <w:pStyle w:val="ListParagraph"/>
        <w:numPr>
          <w:ilvl w:val="1"/>
          <w:numId w:val="11"/>
        </w:numPr>
      </w:pPr>
      <w:r>
        <w:t>Carbon/water intensity versus carbon emissions or water withdrawal</w:t>
      </w:r>
    </w:p>
    <w:p w14:paraId="745ED60E" w14:textId="150EAD41" w:rsidR="00E80DCB" w:rsidRDefault="00E80DCB" w:rsidP="00E80DCB">
      <w:r>
        <w:t>Wall Street Journal coverage</w:t>
      </w:r>
    </w:p>
    <w:p w14:paraId="3BC87D29" w14:textId="26B0938D" w:rsidR="00E80DCB" w:rsidRDefault="00000000" w:rsidP="00E80DCB">
      <w:pPr>
        <w:pStyle w:val="ListParagraph"/>
        <w:numPr>
          <w:ilvl w:val="0"/>
          <w:numId w:val="11"/>
        </w:numPr>
      </w:pPr>
      <w:hyperlink r:id="rId8" w:history="1">
        <w:r w:rsidR="00E80DCB" w:rsidRPr="00292A38">
          <w:rPr>
            <w:rStyle w:val="Hyperlink"/>
          </w:rPr>
          <w:t>https://www.wsj.com/articles/half-a-year-after-the-cop-agreement-on-nature-companies-are-increasingly-looking-at-their-biodiversity-impact-d0b53fb3</w:t>
        </w:r>
      </w:hyperlink>
    </w:p>
    <w:p w14:paraId="3644D19B" w14:textId="4EFCA401" w:rsidR="00E80DCB" w:rsidRDefault="00000000" w:rsidP="00E80DCB">
      <w:pPr>
        <w:pStyle w:val="ListParagraph"/>
        <w:numPr>
          <w:ilvl w:val="0"/>
          <w:numId w:val="11"/>
        </w:numPr>
      </w:pPr>
      <w:hyperlink r:id="rId9" w:history="1">
        <w:r w:rsidR="00E80DCB" w:rsidRPr="00292A38">
          <w:rPr>
            <w:rStyle w:val="Hyperlink"/>
          </w:rPr>
          <w:t>https://www.wsj.com/articles/gucci-owner-kering-drugmaker-gsk-and-others-are-developing-a-global-standard-on-nature-loss-4c2a7f3b</w:t>
        </w:r>
      </w:hyperlink>
    </w:p>
    <w:p w14:paraId="60C2BAFA" w14:textId="21F9CE08" w:rsidR="00E80DCB" w:rsidRPr="001A1E83" w:rsidRDefault="00000000" w:rsidP="00E80DCB">
      <w:pPr>
        <w:pStyle w:val="ListParagraph"/>
        <w:numPr>
          <w:ilvl w:val="0"/>
          <w:numId w:val="11"/>
        </w:numPr>
      </w:pPr>
      <w:hyperlink r:id="rId10" w:history="1">
        <w:r w:rsidR="00E80DCB" w:rsidRPr="00292A38">
          <w:rPr>
            <w:rStyle w:val="Hyperlink"/>
          </w:rPr>
          <w:t>https://www.wsj.com/articles/quantifying-companies-impact-on-forests-oceans-is-a-challenge-11647349201</w:t>
        </w:r>
      </w:hyperlink>
    </w:p>
    <w:p w14:paraId="6AD5D457" w14:textId="18A44360" w:rsidR="004C1257" w:rsidRDefault="004C1257" w:rsidP="008319C1">
      <w:pPr>
        <w:pStyle w:val="Heading1"/>
        <w:spacing w:line="276" w:lineRule="auto"/>
      </w:pPr>
      <w:r>
        <w:t>What is biodiversity</w:t>
      </w:r>
    </w:p>
    <w:p w14:paraId="4BDCAC61" w14:textId="5AAE2D0F" w:rsidR="00AD5948" w:rsidRDefault="00BC7025" w:rsidP="00FD6694">
      <w:pPr>
        <w:pStyle w:val="ListParagraph"/>
        <w:numPr>
          <w:ilvl w:val="0"/>
          <w:numId w:val="1"/>
        </w:numPr>
        <w:spacing w:line="276" w:lineRule="auto"/>
        <w:contextualSpacing w:val="0"/>
      </w:pPr>
      <w:r>
        <w:t xml:space="preserve">This chapter describes how business depends on and impacts </w:t>
      </w:r>
      <w:r w:rsidR="00AD5948">
        <w:t xml:space="preserve">the biological diversity or “biodiversity” of </w:t>
      </w:r>
      <w:r>
        <w:t>nature.</w:t>
      </w:r>
      <w:r w:rsidR="00777ACE">
        <w:t xml:space="preserve"> </w:t>
      </w:r>
      <w:r w:rsidR="00AD5948">
        <w:t>B</w:t>
      </w:r>
      <w:r w:rsidR="00777ACE">
        <w:t>iodiversity</w:t>
      </w:r>
      <w:r w:rsidR="00AD5948">
        <w:t xml:space="preserve"> is defined </w:t>
      </w:r>
      <w:r w:rsidR="00777ACE">
        <w:t xml:space="preserve">as </w:t>
      </w:r>
      <w:r w:rsidR="00777ACE" w:rsidRPr="00777ACE">
        <w:t xml:space="preserve">“the variability among living organisms from all sources including…the ecological complexes of which they are part; this includes diversity within species, between species and of ecosystems” </w:t>
      </w:r>
      <w:r w:rsidR="00777ACE" w:rsidRPr="00777ACE">
        <w:fldChar w:fldCharType="begin"/>
      </w:r>
      <w:r w:rsidR="000375EE">
        <w:instrText xml:space="preserve"> ADDIN ZOTERO_ITEM CSL_CITATION {"citationID":"AZsNbfhU","properties":{"formattedCitation":"(Secretariat of the Convention on Biological Diversity, 1992, p. 4)","plainCitation":"(Secretariat of the Convention on Biological Diversity, 1992, p. 4)","noteIndex":0},"citationItems":[{"id":25281,"uris":["http://zotero.org/users/6190607/items/I8IKML5U"],"itemData":{"id":25281,"type":"document","title":"Convention on Biological Diversity: Text and Annexes","author":[{"literal":"Secretariat of the Convention on Biological Diversity"}],"issued":{"date-parts":[["1992",5,22]]}},"locator":"4"}],"schema":"https://github.com/citation-style-language/schema/raw/master/csl-citation.json"} </w:instrText>
      </w:r>
      <w:r w:rsidR="00777ACE" w:rsidRPr="00777ACE">
        <w:fldChar w:fldCharType="separate"/>
      </w:r>
      <w:r w:rsidR="00777ACE" w:rsidRPr="00777ACE">
        <w:t>(Secretariat of the Convention on Biological Diversity, 1992, p. 4)</w:t>
      </w:r>
      <w:r w:rsidR="00777ACE" w:rsidRPr="00777ACE">
        <w:fldChar w:fldCharType="end"/>
      </w:r>
      <w:r w:rsidR="00777ACE" w:rsidRPr="00777ACE">
        <w:t xml:space="preserve">. </w:t>
      </w:r>
      <w:r>
        <w:t xml:space="preserve">Corporations and other businesses </w:t>
      </w:r>
      <w:r w:rsidR="00AD5948">
        <w:t>depend on and impact biodiversity</w:t>
      </w:r>
      <w:r>
        <w:t xml:space="preserve">. Global sustainability goals </w:t>
      </w:r>
      <w:r w:rsidR="00AD5948">
        <w:t xml:space="preserve">seek to preserve existing and </w:t>
      </w:r>
      <w:r w:rsidR="00F3782B">
        <w:t>restor</w:t>
      </w:r>
      <w:r w:rsidR="00AD5948">
        <w:t>e</w:t>
      </w:r>
      <w:r w:rsidR="00F3782B">
        <w:t xml:space="preserve"> lost </w:t>
      </w:r>
      <w:r w:rsidR="00AD5948">
        <w:t>biodiversity, and c</w:t>
      </w:r>
      <w:r w:rsidR="00A13382">
        <w:t xml:space="preserve">ompanies </w:t>
      </w:r>
      <w:r w:rsidR="00AD5948">
        <w:t xml:space="preserve">face an increasing expectation to use </w:t>
      </w:r>
      <w:r w:rsidR="00F3782B">
        <w:t xml:space="preserve">ecosystems and species </w:t>
      </w:r>
      <w:r w:rsidR="00B754E9">
        <w:t xml:space="preserve">“in a way and at a rate that does not lead to the long-term decline of biodiversity” </w:t>
      </w:r>
      <w:r w:rsidR="00B754E9">
        <w:fldChar w:fldCharType="begin"/>
      </w:r>
      <w:r w:rsidR="000375EE">
        <w: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instrText>
      </w:r>
      <w:r w:rsidR="00B754E9">
        <w:fldChar w:fldCharType="separate"/>
      </w:r>
      <w:r w:rsidR="00296801" w:rsidRPr="00BC7025">
        <w:rPr>
          <w:rFonts w:ascii="Aptos" w:hAnsi="Aptos"/>
        </w:rPr>
        <w:t>(Secretariat of the Convention on Biological Diversity, 1992, p. 5)</w:t>
      </w:r>
      <w:r w:rsidR="00B754E9">
        <w:fldChar w:fldCharType="end"/>
      </w:r>
      <w:r w:rsidR="00B754E9">
        <w:t xml:space="preserve">. </w:t>
      </w:r>
    </w:p>
    <w:p w14:paraId="1BCCFCD5" w14:textId="20540D09" w:rsidR="00AD5948" w:rsidRDefault="00AD5948" w:rsidP="000375EE">
      <w:pPr>
        <w:pStyle w:val="ListParagraph"/>
        <w:numPr>
          <w:ilvl w:val="0"/>
          <w:numId w:val="1"/>
        </w:numPr>
        <w:spacing w:line="276" w:lineRule="auto"/>
        <w:contextualSpacing w:val="0"/>
      </w:pPr>
      <w:r>
        <w:t>In 2022, more than 200 nations established the Kunming-Montreal Global Biodiversity Framework laying out a plan for the world to live in harmony with nature. Target 15 directly notes the role</w:t>
      </w:r>
      <w:r w:rsidR="000375EE">
        <w:t>s</w:t>
      </w:r>
      <w:r>
        <w:t xml:space="preserve"> and responsibilities of businesses in achieving societies compatible with biodiversity conservation and restoration.</w:t>
      </w:r>
      <w:r w:rsidR="000375EE">
        <w:t xml:space="preserve"> </w:t>
      </w:r>
      <w:r>
        <w:t>“</w:t>
      </w:r>
      <w:r w:rsidRPr="00AD5948">
        <w:t>Take legal, administrative or policy measures to encourage and enable business, and in particular to ensure that large and transnational companies and financial institutions: (a) Regularly monitor, assess, and transparently disclose their risks, dependencies and impacts on biodiversity, including with requirements for all large as well as transnational companies and financial institutions along their operations, supply and value chains, and portfolios; (b) Provide information needed to consumers to promote sustainable consumption patterns; (c) Report on compliance with access and benefit-sharing regulations and measures, as applicable; in order to progressively reduce negative impacts on biodiversity, increase positive impacts, reduce biodiversity-related risks to business and financial institutions, and promote actions to ensure sustainable patterns of production</w:t>
      </w:r>
      <w:r>
        <w:t xml:space="preserve">” </w:t>
      </w:r>
      <w:r>
        <w:fldChar w:fldCharType="begin"/>
      </w:r>
      <w:r w:rsidR="000375EE">
        <w:instrText xml:space="preserve"> ADDIN ZOTERO_ITEM CSL_CITATION {"citationID":"43HzIiHv","properties":{"formattedCitation":"(CBD, 2022, p. 11)","plainCitation":"(CBD, 2022, p. 11)","noteIndex":0},"citationItems":[{"id":25328,"uris":["http://zotero.org/users/6190607/items/IY7LMRAJ"],"itemData":{"id":25328,"type":"document","language":"en","source":"Zotero","title":"15/4.\tKunming-Montreal Global Biodiversity Framework","URL":"https://www.cbd.int/doc/decisions/cop-15/cop-15-dec-04-en.pdf","author":[{"literal":"CBD"}],"issued":{"date-parts":[["2022",12,19]]}},"locator":"11"}],"schema":"https://github.com/citation-style-language/schema/raw/master/csl-citation.json"} </w:instrText>
      </w:r>
      <w:r>
        <w:fldChar w:fldCharType="separate"/>
      </w:r>
      <w:r w:rsidR="000375EE" w:rsidRPr="000375EE">
        <w:rPr>
          <w:rFonts w:ascii="Aptos" w:hAnsi="Aptos"/>
        </w:rPr>
        <w:t>(CBD, 2022, p. 11)</w:t>
      </w:r>
      <w:r>
        <w:fldChar w:fldCharType="end"/>
      </w:r>
      <w:r w:rsidR="000375EE">
        <w:t>.</w:t>
      </w:r>
    </w:p>
    <w:p w14:paraId="4AD25D5A" w14:textId="48E777E1" w:rsidR="000B4D1A" w:rsidRDefault="00CF39D4" w:rsidP="00FD6694">
      <w:pPr>
        <w:pStyle w:val="ListParagraph"/>
        <w:numPr>
          <w:ilvl w:val="0"/>
          <w:numId w:val="1"/>
        </w:numPr>
        <w:spacing w:line="276" w:lineRule="auto"/>
        <w:contextualSpacing w:val="0"/>
      </w:pPr>
      <w:r>
        <w:t xml:space="preserve">Biodiversity is important for </w:t>
      </w:r>
      <w:r w:rsidR="00101272">
        <w:t xml:space="preserve">both </w:t>
      </w:r>
      <w:r>
        <w:t xml:space="preserve">utilitarian and </w:t>
      </w:r>
      <w:r w:rsidR="00101272">
        <w:t xml:space="preserve">cultural reasons. </w:t>
      </w:r>
      <w:r w:rsidR="00E46095">
        <w:t>The s</w:t>
      </w:r>
      <w:r w:rsidR="00BC7025">
        <w:t xml:space="preserve">ustainable </w:t>
      </w:r>
      <w:r w:rsidR="00E46095">
        <w:t xml:space="preserve">use of </w:t>
      </w:r>
      <w:r w:rsidR="00BC7025">
        <w:t xml:space="preserve">biodiversity </w:t>
      </w:r>
      <w:r w:rsidR="00E46095">
        <w:t xml:space="preserve">allows us to </w:t>
      </w:r>
      <w:r w:rsidR="00BC7025">
        <w:t xml:space="preserve">meet present human needs while preserving options for future people to meet their </w:t>
      </w:r>
      <w:r w:rsidR="00E46095">
        <w:t xml:space="preserve">own </w:t>
      </w:r>
      <w:r w:rsidR="00BC7025">
        <w:t xml:space="preserve">needs, in line with the concept of sustainable development </w:t>
      </w:r>
      <w:r w:rsidR="00BC7025">
        <w:fldChar w:fldCharType="begin"/>
      </w:r>
      <w:r w:rsidR="000375EE">
        <w:instrText xml:space="preserve"> ADDIN ZOTERO_ITEM CSL_CITATION {"citationID":"wk3vrcXs","properties":{"formattedCitation":"(UNWCED, 1987)","plainCitation":"(UNWCED, 1987)","noteIndex":0},"citationItems":[{"id":1696,"uris":["http://zotero.org/users/6190607/items/CPHYMW6E"],"itemData":{"id":1696,"type":"report","event-place":"Oxford","note":"Citation Key: UNWCED1987","publisher":"Oxford University Press","publisher-place":"Oxford","title":"Our Common Future","author":[{"literal":"UNWCED"}],"issued":{"date-parts":[["1987"]]}}}],"schema":"https://github.com/citation-style-language/schema/raw/master/csl-citation.json"} </w:instrText>
      </w:r>
      <w:r w:rsidR="00BC7025">
        <w:fldChar w:fldCharType="separate"/>
      </w:r>
      <w:r w:rsidR="00BC7025" w:rsidRPr="00BC7025">
        <w:rPr>
          <w:rFonts w:ascii="Aptos" w:hAnsi="Aptos"/>
        </w:rPr>
        <w:t>(UNWCED, 1987)</w:t>
      </w:r>
      <w:r w:rsidR="00BC7025">
        <w:fldChar w:fldCharType="end"/>
      </w:r>
      <w:r w:rsidR="00B754E9">
        <w:t xml:space="preserve">. </w:t>
      </w:r>
      <w:r w:rsidR="00E90BA6">
        <w:t xml:space="preserve">The most basic need met by biodiversity is </w:t>
      </w:r>
      <w:r w:rsidR="0085543F">
        <w:t xml:space="preserve">the </w:t>
      </w:r>
      <w:r w:rsidR="00E90BA6">
        <w:t>need for natural resources produced by ecosystems.</w:t>
      </w:r>
      <w:r w:rsidR="009E39ED">
        <w:t xml:space="preserve"> </w:t>
      </w:r>
      <w:r w:rsidR="009E39ED" w:rsidRPr="009E39ED">
        <w:t xml:space="preserve">An ecosystem is "a dynamic complex of plant, animal, and micro-organism communities and their nonliving environment interacting as a functional unit" </w:t>
      </w:r>
      <w:r w:rsidR="009E39ED" w:rsidRPr="009E39ED">
        <w:fldChar w:fldCharType="begin"/>
      </w:r>
      <w:r w:rsidR="000375EE">
        <w:instrText xml:space="preserve"> ADDIN ZOTERO_ITEM CSL_CITATION {"citationID":"4qc3mzCE","properties":{"formattedCitation":"(United Nations, 1992, p. 3)","plainCitation":"(United Nations, 1992, p. 3)","noteIndex":0},"citationItems":[{"id":23678,"uris":["http://zotero.org/users/6190607/items/XGWMMHZ5"],"itemData":{"id":23678,"type":"document","language":"en","title":"Convention on Biological Diversity","URL":"https://www.cbd.int/convention/text/","author":[{"literal":"United Nations"}],"accessed":{"date-parts":[["2023",9,27]]},"issued":{"date-parts":[["1992"]]}},"locator":"3"}],"schema":"https://github.com/citation-style-language/schema/raw/master/csl-citation.json"} </w:instrText>
      </w:r>
      <w:r w:rsidR="009E39ED" w:rsidRPr="009E39ED">
        <w:fldChar w:fldCharType="separate"/>
      </w:r>
      <w:r w:rsidR="009E39ED" w:rsidRPr="009E39ED">
        <w:t>(United Nations, 1992, p. 3)</w:t>
      </w:r>
      <w:r w:rsidR="009E39ED" w:rsidRPr="009E39ED">
        <w:fldChar w:fldCharType="end"/>
      </w:r>
      <w:r w:rsidR="009E39ED" w:rsidRPr="009E39ED">
        <w:t xml:space="preserve">. Common ecosystem units include </w:t>
      </w:r>
      <w:r w:rsidR="009E39ED" w:rsidRPr="009E39ED">
        <w:lastRenderedPageBreak/>
        <w:t xml:space="preserve">forests, wetlands, and estuaries. Materials produced by ecosystems and useful for people are natural resources. </w:t>
      </w:r>
      <w:r w:rsidR="009E39ED">
        <w:t>N</w:t>
      </w:r>
      <w:r w:rsidR="00E90BA6">
        <w:t xml:space="preserve">atural resources </w:t>
      </w:r>
      <w:r w:rsidR="009E39ED">
        <w:t xml:space="preserve">include both living and nonliving materials. Biodiversity is relevant to living materials, such as </w:t>
      </w:r>
      <w:r w:rsidR="00E90BA6">
        <w:t xml:space="preserve">timber, edible plants and animals, and fibers. Meeting present shelter, food, and clothing needs requires sustainable sources of </w:t>
      </w:r>
      <w:r w:rsidR="009E39ED">
        <w:t xml:space="preserve">such </w:t>
      </w:r>
      <w:r w:rsidR="00E90BA6">
        <w:t xml:space="preserve">natural resources. Ecosystem </w:t>
      </w:r>
      <w:r w:rsidR="009E39ED">
        <w:t xml:space="preserve">produce </w:t>
      </w:r>
      <w:r w:rsidR="00E90BA6">
        <w:t xml:space="preserve">natural resources, </w:t>
      </w:r>
      <w:r w:rsidR="009E39ED">
        <w:t xml:space="preserve">and </w:t>
      </w:r>
      <w:r w:rsidR="00E90BA6">
        <w:t xml:space="preserve">meeting </w:t>
      </w:r>
      <w:r w:rsidR="009E39ED">
        <w:t xml:space="preserve">present and future </w:t>
      </w:r>
      <w:r w:rsidR="00E90BA6">
        <w:t>needs requires sustaining ecosystem function to produce and reproduce resources.</w:t>
      </w:r>
      <w:r w:rsidR="003D4CCC">
        <w:t xml:space="preserve"> The same argument applies to immaterial benefits derive</w:t>
      </w:r>
      <w:r w:rsidR="0085543F">
        <w:t>d</w:t>
      </w:r>
      <w:r w:rsidR="003D4CCC">
        <w:t xml:space="preserve"> from ecosystems</w:t>
      </w:r>
      <w:r w:rsidR="00101272">
        <w:t>, which have been named e</w:t>
      </w:r>
      <w:r w:rsidR="009E39ED" w:rsidRPr="009E39ED">
        <w:t>cosystem services</w:t>
      </w:r>
      <w:r w:rsidR="00101272">
        <w:t xml:space="preserve"> to distinguish them from material natural resources. Some ecosystem services derived from biodiversity include</w:t>
      </w:r>
      <w:r w:rsidR="009E39ED" w:rsidRPr="009E39ED">
        <w:t xml:space="preserve"> waste disposal, water purification, climate regulation, recreation, </w:t>
      </w:r>
      <w:r w:rsidR="00101272">
        <w:t xml:space="preserve">cultural value, religious meaning, </w:t>
      </w:r>
      <w:r w:rsidR="009E39ED" w:rsidRPr="009E39ED">
        <w:t xml:space="preserve">inspiration, flood mitigation, and protection from natural disasters </w:t>
      </w:r>
      <w:r w:rsidR="009E39ED" w:rsidRPr="009E39ED">
        <w:fldChar w:fldCharType="begin"/>
      </w:r>
      <w:r w:rsidR="000375EE">
        <w:instrText xml:space="preserve"> ADDIN ZOTERO_ITEM CSL_CITATION {"citationID":"RjCGVI0y","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9E39ED" w:rsidRPr="009E39ED">
        <w:fldChar w:fldCharType="separate"/>
      </w:r>
      <w:r w:rsidR="009E39ED" w:rsidRPr="009E39ED">
        <w:t>(Hanson et al., 2012)</w:t>
      </w:r>
      <w:r w:rsidR="009E39ED" w:rsidRPr="009E39ED">
        <w:fldChar w:fldCharType="end"/>
      </w:r>
      <w:r w:rsidR="009E39ED" w:rsidRPr="009E39ED">
        <w:t xml:space="preserve">. </w:t>
      </w:r>
      <w:r w:rsidR="0085543F">
        <w:t xml:space="preserve">Companies depend on </w:t>
      </w:r>
      <w:r w:rsidR="00535162">
        <w:t xml:space="preserve">ecosystem services </w:t>
      </w:r>
      <w:r>
        <w:t xml:space="preserve">that maintain </w:t>
      </w:r>
      <w:r w:rsidR="0085543F">
        <w:t>stable business environment</w:t>
      </w:r>
      <w:r>
        <w:t>s</w:t>
      </w:r>
      <w:r w:rsidR="0085543F">
        <w:t xml:space="preserve"> </w:t>
      </w:r>
      <w:r w:rsidR="0085543F">
        <w:fldChar w:fldCharType="begin"/>
      </w:r>
      <w:r w:rsidR="000375EE">
        <w:instrText xml:space="preserve"> ADDIN ZOTERO_ITEM CSL_CITATION {"citationID":"ZurrqkBG","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85543F">
        <w:fldChar w:fldCharType="separate"/>
      </w:r>
      <w:r w:rsidR="0085543F" w:rsidRPr="0085543F">
        <w:rPr>
          <w:rFonts w:ascii="Aptos" w:hAnsi="Aptos"/>
        </w:rPr>
        <w:t>(Hanson et al., 2012)</w:t>
      </w:r>
      <w:r w:rsidR="0085543F">
        <w:fldChar w:fldCharType="end"/>
      </w:r>
      <w:r w:rsidR="00112833">
        <w:t xml:space="preserve">. </w:t>
      </w:r>
      <w:r>
        <w:t>B</w:t>
      </w:r>
      <w:r w:rsidR="0085543F">
        <w:t xml:space="preserve">iodiversity </w:t>
      </w:r>
      <w:r>
        <w:t xml:space="preserve">decline </w:t>
      </w:r>
      <w:r w:rsidR="007A1B51">
        <w:t xml:space="preserve">can </w:t>
      </w:r>
      <w:r w:rsidR="0085543F">
        <w:t xml:space="preserve">create business risks </w:t>
      </w:r>
      <w:r w:rsidR="007A1B51">
        <w:t xml:space="preserve">at the level of individual businesses and at the higher level of systemic risks across economies </w:t>
      </w:r>
      <w:r w:rsidR="0085543F">
        <w:fldChar w:fldCharType="begin"/>
      </w:r>
      <w:r w:rsidR="000375EE">
        <w:instrText xml:space="preserve"> ADDIN ZOTERO_ITEM CSL_CITATION {"citationID":"uqfXjtEO","properties":{"formattedCitation":"(Evison &amp; Knight, 2010; Kedward et al., 2020, 2022; TEEB, 2010)","plainCitation":"(Evison &amp; Knight, 2010; Kedward et al., 2020, 2022; TEEB, 2010)","noteIndex":0},"citationItems":[{"id":22912,"uris":["http://zotero.org/users/6190607/items/TIA2RUF9"],"itemData":{"id":22912,"type":"report","language":"en","publisher":"PricewaterhouseCoopers and the World Economic Forum","source":"Zotero","title":"Biodiversity and business risk","author":[{"family":"Evison","given":"William"},{"family":"Knight","given":"Christopher"}],"issued":{"date-parts":[["2010"]]}}},{"id":542,"uris":["http://zotero.org/users/6190607/items/Z6G5TZPD"],"itemData":{"id":542,"type":"manuscript","event-place":"UCL Institute for Innovation and Public Purpose","genre":"Working Paper","publisher-place":"UCL Institute for Innovation and Public Purpose","title":"Managing nature-related  financial risks: a precautionary  policy approach for central  banks and financial supervisors","URL":"https://www.ucl.ac.uk/bartlett/public-purpose/publications/2020/aug/managing-nature-related-financial-risks","author":[{"family":"Kedward","given":"Katie"},{"family":"Ryan-Collins","given":"Josh"},{"family":"Chenet","given":"Hugues"}],"issued":{"date-parts":[["2020",9]]}}},{"id":19837,"uris":["http://zotero.org/users/6190607/items/R82M8DCM"],"itemData":{"id":19837,"type":"article-journal","abstract":"Financial risks related to climate change and biodiversity loss are currently being addressed in a largely siloed manner. Neglecting their interconnections, however, may lead to ‘blind spots’ and misestimations of systemic ﬁnancial risk, potentially undermining progress on both climate ﬁnance policy and emerging policy on biodiversity-related ﬁnancial risks (BRFR). In particular, the ‘risk measurement–based’ approach dominating climate ﬁnance policy, which is now being taken up to address BRFR, is poorly equipped to address the radical uncertainty that characterises both types of risks. Furthermore, many BRFR may materalise over a more immediate horizon than climate risks. In this paper, we examine how central banks and ﬁnancial supervisors are approaching the topic of BRFR in relation to climate-related ﬁnancial risk. We argue that policymakers should focus upon the broader concept of systemic environmental-ﬁnancial risks to account for the interactions and trade-o</w:instrText>
      </w:r>
      <w:r w:rsidR="000375EE">
        <w:rPr>
          <w:rFonts w:ascii="Arial" w:hAnsi="Arial" w:cs="Arial"/>
        </w:rPr>
        <w:instrText>ﬀ</w:instrText>
      </w:r>
      <w:r w:rsidR="000375EE">
        <w:instrText xml:space="preserve">s between both domains of biodiversity and climate change. Instead of seeking evidence of </w:instrText>
      </w:r>
      <w:r w:rsidR="000375EE">
        <w:rPr>
          <w:rFonts w:ascii="Aptos" w:hAnsi="Aptos" w:cs="Aptos"/>
        </w:rPr>
        <w:instrText>ﬁ</w:instrText>
      </w:r>
      <w:r w:rsidR="000375EE">
        <w:instrText xml:space="preserve">nancial materiality before acting, focusing on how the </w:instrText>
      </w:r>
      <w:r w:rsidR="000375EE">
        <w:rPr>
          <w:rFonts w:ascii="Aptos" w:hAnsi="Aptos" w:cs="Aptos"/>
        </w:rPr>
        <w:instrText>ﬁ</w:instrText>
      </w:r>
      <w:r w:rsidR="000375EE">
        <w:instrText>nancial system is actively facilitating direct drivers of environmental damage o</w:instrText>
      </w:r>
      <w:r w:rsidR="000375EE">
        <w:rPr>
          <w:rFonts w:ascii="Arial" w:hAnsi="Arial" w:cs="Arial"/>
        </w:rPr>
        <w:instrText>ﬀ</w:instrText>
      </w:r>
      <w:r w:rsidR="000375EE">
        <w:instrText xml:space="preserve">ers a way for </w:instrText>
      </w:r>
      <w:r w:rsidR="000375EE">
        <w:rPr>
          <w:rFonts w:ascii="Aptos" w:hAnsi="Aptos" w:cs="Aptos"/>
        </w:rPr>
        <w:instrText>ﬁ</w:instrText>
      </w:r>
      <w:r w:rsidR="000375EE">
        <w:instrText xml:space="preserve">nancial policymakers to assess potential sources of such risks on the basis of information available today. In turn, policy interventions should aim to reduce harmful </w:instrText>
      </w:r>
      <w:r w:rsidR="000375EE">
        <w:rPr>
          <w:rFonts w:ascii="Aptos" w:hAnsi="Aptos" w:cs="Aptos"/>
        </w:rPr>
        <w:instrText>ﬂ</w:instrText>
      </w:r>
      <w:r w:rsidR="000375EE">
        <w:instrText xml:space="preserve">ows of </w:instrText>
      </w:r>
      <w:r w:rsidR="000375EE">
        <w:rPr>
          <w:rFonts w:ascii="Aptos" w:hAnsi="Aptos" w:cs="Aptos"/>
        </w:rPr>
        <w:instrText>ﬁ</w:instrText>
      </w:r>
      <w:r w:rsidR="000375EE">
        <w:instrText xml:space="preserve">nance that may lead to the crossing of dangerous ecological tipping points.","container-title":"Climate Policy","DOI":"10.1080/14693062.2022.2107475","ISSN":"1469-3062, 1752-7457","journalAbbreviation":"Climate Policy","language":"en","page":"1-19","source":"DOI.org (Crossref)","title":"Biodiversity loss and climate change interactions: financial stability implications for central banks and financial supervisors","title-short":"Biodiversity loss and climate change interactions","author":[{"family":"Kedward","given":"Katie"},{"family":"Ryan-Collins","given":"Josh"},{"family":"Chenet","given":"Hugues"}],"issued":{"date-parts":[["2022",8,22]]}}},{"id":20444,"uris":["http://zotero.org/users/6190607/items/74K2K4R9"],"itemData":{"id":20444,"type":"report","title":"The Economics of Ecosystems and Biodiversity in Business and Enterprise.","URL":"https://teebweb.org/publications/teeb-for/business-and-enterprise/","author":[{"literal":"TEEB"}],"collection-editor":[{"family":"Bishop","given":"Joshua"}],"issued":{"date-parts":[["2010"]]}}}],"schema":"https://github.com/citation-style-language/schema/raw/master/csl-citation.json"} </w:instrText>
      </w:r>
      <w:r w:rsidR="0085543F">
        <w:fldChar w:fldCharType="separate"/>
      </w:r>
      <w:r w:rsidR="007A1B51" w:rsidRPr="007A1B51">
        <w:rPr>
          <w:rFonts w:ascii="Aptos" w:hAnsi="Aptos"/>
        </w:rPr>
        <w:t>(Evison &amp; Knight, 2010; Kedward et al., 2020, 2022; TEEB, 2010)</w:t>
      </w:r>
      <w:r w:rsidR="0085543F">
        <w:fldChar w:fldCharType="end"/>
      </w:r>
      <w:r w:rsidR="00535162">
        <w:t xml:space="preserve">. </w:t>
      </w:r>
      <w:r w:rsidR="00112833">
        <w:t>Maintaining and restoring biodiversity is necessary to ensure the sustainability of natural resources and ecosystem services used by businesses and needed by people</w:t>
      </w:r>
      <w:r>
        <w:t>, in both the present and future</w:t>
      </w:r>
      <w:r w:rsidR="00112833">
        <w:t>.</w:t>
      </w:r>
    </w:p>
    <w:p w14:paraId="035414C0" w14:textId="3D4E68F8" w:rsidR="000B4D1A" w:rsidRDefault="000B4D1A" w:rsidP="003475B1">
      <w:pPr>
        <w:pStyle w:val="ListParagraph"/>
        <w:numPr>
          <w:ilvl w:val="0"/>
          <w:numId w:val="1"/>
        </w:numPr>
        <w:spacing w:line="276" w:lineRule="auto"/>
        <w:contextualSpacing w:val="0"/>
      </w:pPr>
      <w:r>
        <w:t xml:space="preserve">Biodiversity is conceptualized </w:t>
      </w:r>
      <w:r w:rsidR="00F3782B">
        <w:t xml:space="preserve">in three </w:t>
      </w:r>
      <w:r w:rsidR="00E24773">
        <w:t xml:space="preserve">types </w:t>
      </w:r>
      <w:r w:rsidR="001A2679">
        <w:t>that can be nested</w:t>
      </w:r>
      <w:r w:rsidR="003357A0">
        <w:t xml:space="preserve">: ecosystem diversity, species diversity, and genetic diversity </w:t>
      </w:r>
      <w:r w:rsidR="003357A0">
        <w:fldChar w:fldCharType="begin"/>
      </w:r>
      <w:r w:rsidR="000375EE">
        <w:instrText xml:space="preserve"> ADDIN ZOTERO_ITEM CSL_CITATION {"citationID":"vuUVCpLz","properties":{"formattedCitation":"(Berrisford, 2021)","plainCitation":"(Berrisford, 2021)","noteIndex":0},"citationItems":[{"id":8332,"uris":["http://zotero.org/users/6190607/items/PA6G2863"],"itemData":{"id":8332,"type":"webpage","abstract":"This article makes it easy to understand what biodiversity is and why it's so important, by providing a simple and visual definition.","container-title":"Network for Business Sustainability","language":"en-US","title":"A Simple and Visual Definition of Biodiversity","URL":"https://www.nbs.net/articles/a-simple-and-visual-definition-of-biodiversity","author":[{"family":"Berrisford","given":"Kate"}],"accessed":{"date-parts":[["2022",1,21]]},"issued":{"date-parts":[["2021",12,21]]}}}],"schema":"https://github.com/citation-style-language/schema/raw/master/csl-citation.json"} </w:instrText>
      </w:r>
      <w:r w:rsidR="003357A0">
        <w:fldChar w:fldCharType="separate"/>
      </w:r>
      <w:r w:rsidR="003357A0" w:rsidRPr="00CF39D4">
        <w:rPr>
          <w:rFonts w:ascii="Aptos" w:hAnsi="Aptos"/>
        </w:rPr>
        <w:t>(Berrisford, 2021)</w:t>
      </w:r>
      <w:r w:rsidR="003357A0">
        <w:fldChar w:fldCharType="end"/>
      </w:r>
      <w:r w:rsidR="003357A0">
        <w:t>.</w:t>
      </w:r>
      <w:r w:rsidR="00F3782B">
        <w:t xml:space="preserve"> </w:t>
      </w:r>
      <w:r w:rsidR="001A2679" w:rsidRPr="00CF39D4">
        <w:t>E</w:t>
      </w:r>
      <w:r w:rsidR="00F3782B" w:rsidRPr="00CF39D4">
        <w:t>cosystem diversity</w:t>
      </w:r>
      <w:r w:rsidR="00F3782B">
        <w:t xml:space="preserve"> is the variety of </w:t>
      </w:r>
      <w:r w:rsidR="001A2679">
        <w:t>ecological systems or “</w:t>
      </w:r>
      <w:r w:rsidR="00F3782B">
        <w:t>ecosystems</w:t>
      </w:r>
      <w:r w:rsidR="00CF39D4">
        <w:t>.</w:t>
      </w:r>
      <w:r w:rsidR="001A2679">
        <w:t>”</w:t>
      </w:r>
      <w:r w:rsidR="00CF39D4">
        <w:t xml:space="preserve"> </w:t>
      </w:r>
      <w:r w:rsidR="00E24773">
        <w:t xml:space="preserve">The second type of biodiversity is </w:t>
      </w:r>
      <w:r w:rsidR="00F3782B" w:rsidRPr="00CF39D4">
        <w:t>species diversity</w:t>
      </w:r>
      <w:r w:rsidR="00E24773">
        <w:t xml:space="preserve">, </w:t>
      </w:r>
      <w:r w:rsidR="00F3782B">
        <w:t>the variety of organisms within an ecosystem.</w:t>
      </w:r>
      <w:r w:rsidR="00CF39D4">
        <w:t xml:space="preserve"> </w:t>
      </w:r>
      <w:r w:rsidR="00E24773" w:rsidRPr="00CF39D4">
        <w:t>Genetic diversity</w:t>
      </w:r>
      <w:r w:rsidR="00E24773" w:rsidRPr="00CF39D4">
        <w:rPr>
          <w:i/>
          <w:iCs/>
        </w:rPr>
        <w:t xml:space="preserve"> </w:t>
      </w:r>
      <w:r w:rsidR="00E24773">
        <w:t xml:space="preserve">is the third type of biodiversity and is </w:t>
      </w:r>
      <w:r>
        <w:t xml:space="preserve">the variety of genes within </w:t>
      </w:r>
      <w:r w:rsidR="00F3782B">
        <w:t>a species</w:t>
      </w:r>
      <w:r>
        <w:t>.</w:t>
      </w:r>
    </w:p>
    <w:p w14:paraId="64DE0AB6" w14:textId="77777777" w:rsidR="0045465B" w:rsidRPr="008866F5" w:rsidRDefault="0045465B" w:rsidP="0045465B">
      <w:pPr>
        <w:pStyle w:val="Heading2"/>
        <w:rPr>
          <w:rFonts w:eastAsia="Times New Roman" w:cs="Times New Roman"/>
          <w:kern w:val="0"/>
          <w14:ligatures w14:val="none"/>
        </w:rPr>
      </w:pPr>
      <w:r>
        <w:t>The current state of biodiversity</w:t>
      </w:r>
    </w:p>
    <w:p w14:paraId="354DCFF8" w14:textId="77777777" w:rsidR="0045465B" w:rsidRDefault="0045465B" w:rsidP="0045465B">
      <w:pPr>
        <w:pStyle w:val="ListParagraph"/>
        <w:numPr>
          <w:ilvl w:val="1"/>
          <w:numId w:val="12"/>
        </w:numPr>
        <w:spacing w:line="276" w:lineRule="auto"/>
        <w:contextualSpacing w:val="0"/>
      </w:pPr>
      <w:r>
        <w:t xml:space="preserve">Alberts, E. C. (2022, April 11). </w:t>
      </w:r>
      <w:r w:rsidRPr="002C6EDA">
        <w:rPr>
          <w:i/>
          <w:iCs/>
        </w:rPr>
        <w:t>Global biodiversity is in crisis, but how bad is it? It’s complicated</w:t>
      </w:r>
      <w:r>
        <w:t xml:space="preserve">. Mongabay Environmental News. </w:t>
      </w:r>
      <w:hyperlink r:id="rId11" w:history="1">
        <w:r>
          <w:rPr>
            <w:rStyle w:val="Hyperlink"/>
          </w:rPr>
          <w:t>https://news.mongabay.com/2022/04/global-biodiversity-is-in-crisis-but-how-bad-is-it-its-complicated/</w:t>
        </w:r>
      </w:hyperlink>
    </w:p>
    <w:p w14:paraId="05302D7F" w14:textId="77777777" w:rsidR="0045465B" w:rsidRDefault="0045465B" w:rsidP="0045465B">
      <w:pPr>
        <w:pStyle w:val="ListParagraph"/>
        <w:numPr>
          <w:ilvl w:val="1"/>
          <w:numId w:val="12"/>
        </w:numPr>
        <w:spacing w:line="276" w:lineRule="auto"/>
        <w:contextualSpacing w:val="0"/>
      </w:pPr>
      <w:r>
        <w:t xml:space="preserve">Pennisi, E. (2021). Getting the big picture of biodiversity. </w:t>
      </w:r>
      <w:r w:rsidRPr="001F0D19">
        <w:rPr>
          <w:i/>
          <w:iCs/>
        </w:rPr>
        <w:t>Science</w:t>
      </w:r>
      <w:r>
        <w:t xml:space="preserve">, </w:t>
      </w:r>
      <w:r w:rsidRPr="001F0D19">
        <w:rPr>
          <w:i/>
          <w:iCs/>
        </w:rPr>
        <w:t>374</w:t>
      </w:r>
      <w:r>
        <w:t xml:space="preserve">(6570), 926–931. </w:t>
      </w:r>
      <w:hyperlink r:id="rId12" w:history="1">
        <w:r>
          <w:rPr>
            <w:rStyle w:val="Hyperlink"/>
          </w:rPr>
          <w:t>https://doi.org/10.1126/science.acx9637</w:t>
        </w:r>
      </w:hyperlink>
    </w:p>
    <w:p w14:paraId="244E10CB" w14:textId="77777777" w:rsidR="0045465B" w:rsidRDefault="0045465B" w:rsidP="0045465B">
      <w:pPr>
        <w:pStyle w:val="Heading2"/>
      </w:pPr>
      <w:r>
        <w:rPr>
          <w:rStyle w:val="Hyperlink"/>
          <w:color w:val="auto"/>
          <w:u w:val="none"/>
        </w:rPr>
        <w:t xml:space="preserve">What is the goal? </w:t>
      </w:r>
      <w:r w:rsidRPr="008866F5">
        <w:rPr>
          <w:rStyle w:val="Hyperlink"/>
          <w:color w:val="auto"/>
          <w:u w:val="none"/>
        </w:rPr>
        <w:t>The desired state of biodiversity</w:t>
      </w:r>
      <w:r w:rsidRPr="00344635">
        <w:t xml:space="preserve"> </w:t>
      </w:r>
    </w:p>
    <w:p w14:paraId="61E7034D" w14:textId="77777777" w:rsidR="0045465B" w:rsidRPr="008866F5" w:rsidRDefault="0045465B" w:rsidP="0045465B">
      <w:pPr>
        <w:pStyle w:val="ListParagraph"/>
        <w:numPr>
          <w:ilvl w:val="2"/>
          <w:numId w:val="12"/>
        </w:numPr>
        <w:spacing w:line="276" w:lineRule="auto"/>
        <w:contextualSpacing w:val="0"/>
        <w:rPr>
          <w:rStyle w:val="Hyperlink"/>
          <w:color w:val="auto"/>
          <w:u w:val="none"/>
        </w:rPr>
      </w:pPr>
      <w:r>
        <w:t xml:space="preserve">Mace, G. M., Reyers, B., Alkemade, R., Biggs, R., Chapin III, F. S., Cornell, S. E., Díaz, S., Jennings, S., Leadley, P., Mumby, P. J., Purvis, A., Scholes, R. J., Seddon, A. W. R., Solan, M., Steffen, W., &amp; Woodward, G. (2014). Approaches </w:t>
      </w:r>
      <w:r>
        <w:lastRenderedPageBreak/>
        <w:t xml:space="preserve">to defining a planetary boundary for biodiversity. </w:t>
      </w:r>
      <w:r w:rsidRPr="004C1257">
        <w:rPr>
          <w:i/>
          <w:iCs/>
        </w:rPr>
        <w:t>Global Environmental Change</w:t>
      </w:r>
      <w:r>
        <w:t xml:space="preserve">, </w:t>
      </w:r>
      <w:r w:rsidRPr="004C1257">
        <w:rPr>
          <w:i/>
          <w:iCs/>
        </w:rPr>
        <w:t>28</w:t>
      </w:r>
      <w:r>
        <w:t xml:space="preserve">(1), 289–297. </w:t>
      </w:r>
      <w:hyperlink r:id="rId13" w:history="1">
        <w:r>
          <w:rPr>
            <w:rStyle w:val="Hyperlink"/>
          </w:rPr>
          <w:t>https://doi.org/10.1016/j.gloenvcha.2014.07.009</w:t>
        </w:r>
      </w:hyperlink>
    </w:p>
    <w:p w14:paraId="76768CB7" w14:textId="77777777" w:rsidR="0045465B" w:rsidRPr="00574A10" w:rsidRDefault="0045465B" w:rsidP="0045465B">
      <w:pPr>
        <w:pStyle w:val="ListParagraph"/>
        <w:numPr>
          <w:ilvl w:val="0"/>
          <w:numId w:val="12"/>
        </w:numPr>
        <w:spacing w:line="276" w:lineRule="auto"/>
        <w:contextualSpacing w:val="0"/>
      </w:pPr>
    </w:p>
    <w:p w14:paraId="376904F8" w14:textId="77777777" w:rsidR="0045465B" w:rsidRDefault="0045465B" w:rsidP="0045465B">
      <w:pPr>
        <w:pStyle w:val="Heading1"/>
        <w:spacing w:line="276" w:lineRule="auto"/>
        <w:rPr>
          <w:rFonts w:eastAsia="Times New Roman"/>
        </w:rPr>
      </w:pPr>
      <w:r>
        <w:rPr>
          <w:rFonts w:eastAsia="Times New Roman"/>
        </w:rPr>
        <w:t>The history of biodiversity and business</w:t>
      </w:r>
    </w:p>
    <w:p w14:paraId="5BCC50F6" w14:textId="04D8790E" w:rsidR="008D3966" w:rsidRDefault="0045465B" w:rsidP="0045465B">
      <w:pPr>
        <w:pStyle w:val="ListParagraph"/>
        <w:numPr>
          <w:ilvl w:val="0"/>
          <w:numId w:val="12"/>
        </w:numPr>
        <w:spacing w:line="276" w:lineRule="auto"/>
        <w:contextualSpacing w:val="0"/>
      </w:pPr>
      <w:r>
        <w:t xml:space="preserve">How did business and society arrive at a point where biodiversity </w:t>
      </w:r>
      <w:r w:rsidR="00023B01">
        <w:t xml:space="preserve">has </w:t>
      </w:r>
      <w:r>
        <w:t>decline</w:t>
      </w:r>
      <w:r w:rsidR="00023B01">
        <w:t>d enough to inspire</w:t>
      </w:r>
      <w:r>
        <w:t xml:space="preserve"> claims </w:t>
      </w:r>
      <w:r w:rsidR="00023B01">
        <w:t xml:space="preserve">that we are </w:t>
      </w:r>
      <w:r w:rsidR="008D3966">
        <w:t>experiencing</w:t>
      </w:r>
      <w:r w:rsidR="00023B01">
        <w:t xml:space="preserve"> a </w:t>
      </w:r>
      <w:r>
        <w:t>biodiversity crisis?</w:t>
      </w:r>
      <w:r w:rsidR="00023B01">
        <w:t xml:space="preserve"> </w:t>
      </w:r>
      <w:r w:rsidR="00785A4C">
        <w:t>“Biodiversity crisis” usually refers to the permanent disappearance of species, known as extinction. The loss of ecosystems and of genes is less commonly discussed.</w:t>
      </w:r>
    </w:p>
    <w:p w14:paraId="2FCEEEFF" w14:textId="36894073" w:rsidR="00785A4C" w:rsidRPr="00E14C4C" w:rsidRDefault="00785A4C" w:rsidP="00785A4C">
      <w:pPr>
        <w:pStyle w:val="ListParagraph"/>
        <w:numPr>
          <w:ilvl w:val="0"/>
          <w:numId w:val="12"/>
        </w:numPr>
        <w:spacing w:line="276" w:lineRule="auto"/>
        <w:contextualSpacing w:val="0"/>
      </w:pPr>
      <w:r>
        <w:t>“B</w:t>
      </w:r>
      <w:r w:rsidR="008D3966">
        <w:t>iodiversity crisis</w:t>
      </w:r>
      <w:r>
        <w:t>”</w:t>
      </w:r>
      <w:r w:rsidR="008D3966">
        <w:t xml:space="preserve"> </w:t>
      </w:r>
      <w:r w:rsidR="00023B01">
        <w:t>appeared in the academic literature as early as 1992</w:t>
      </w:r>
      <w:r>
        <w:t>,</w:t>
      </w:r>
      <w:r w:rsidR="008D3966">
        <w:t xml:space="preserve"> in an article about </w:t>
      </w:r>
      <w:r w:rsidR="00023B01">
        <w:t xml:space="preserve">how biologists and </w:t>
      </w:r>
      <w:r w:rsidR="008D3966">
        <w:t xml:space="preserve">members of the </w:t>
      </w:r>
      <w:r w:rsidR="00023B01" w:rsidRPr="00023B01">
        <w:t>Royal Swedish Academy of Scienc</w:t>
      </w:r>
      <w:r w:rsidR="00023B01">
        <w:t xml:space="preserve">es could </w:t>
      </w:r>
      <w:r w:rsidR="008D3966">
        <w:t xml:space="preserve">help end the crisis by </w:t>
      </w:r>
      <w:r w:rsidR="00023B01">
        <w:t xml:space="preserve">conserving and rehabilitating biodiversity </w:t>
      </w:r>
      <w:r w:rsidR="00023B01">
        <w:fldChar w:fldCharType="begin"/>
      </w:r>
      <w:r w:rsidR="000375EE">
        <w:instrText xml:space="preserve"> ADDIN ZOTERO_ITEM CSL_CITATION {"citationID":"vSIDqH5t","properties":{"formattedCitation":"(Western, 1992)","plainCitation":"(Western, 1992)","noteIndex":0},"citationItems":[{"id":25313,"uris":["http://zotero.org/users/6190607/items/K528S7XC"],"itemData":{"id":25313,"type":"article-journal","container-title":"Oikos","DOI":"https://doi.org/10.2307/3545513","issue":"1","language":"en","page":"29-38","source":"Zotero","title":"The Biodiversity Crisis: A Challenge for Biology","volume":"63","author":[{"family":"Western","given":"David"}],"issued":{"date-parts":[["1992"]]}}}],"schema":"https://github.com/citation-style-language/schema/raw/master/csl-citation.json"} </w:instrText>
      </w:r>
      <w:r w:rsidR="00023B01">
        <w:fldChar w:fldCharType="separate"/>
      </w:r>
      <w:r w:rsidR="00023B01" w:rsidRPr="00023B01">
        <w:rPr>
          <w:rFonts w:ascii="Aptos" w:hAnsi="Aptos"/>
        </w:rPr>
        <w:t>(Western, 1992)</w:t>
      </w:r>
      <w:r w:rsidR="00023B01">
        <w:fldChar w:fldCharType="end"/>
      </w:r>
      <w:r w:rsidR="00023B01">
        <w:t>.</w:t>
      </w:r>
      <w:r>
        <w:t xml:space="preserve"> Swaney and Olson </w:t>
      </w:r>
      <w:r>
        <w:fldChar w:fldCharType="begin"/>
      </w:r>
      <w:r w:rsidR="000375EE">
        <w:instrText xml:space="preserve"> ADDIN ZOTERO_ITEM CSL_CITATION {"citationID":"AHo8nqIG","properties":{"formattedCitation":"(Swaney &amp; Olson, 1992)","plainCitation":"(Swaney &amp; Olson, 1992)","noteIndex":0},"citationItems":[{"id":25287,"uris":["http://zotero.org/users/6190607/items/539GBXRM"],"itemData":{"id":25287,"type":"article-journal","container-title":"Journal of Economic Issues","issue":"1","page":"1-25","title":"The Economics of Biodiversity: Lives and Lifestyles","volume":"XXVI","author":[{"family":"Swaney","given":"James A"},{"family":"Olson","given":"Paulette I"}],"issued":{"date-parts":[["1992"]]}}}],"schema":"https://github.com/citation-style-language/schema/raw/master/csl-citation.json"} </w:instrText>
      </w:r>
      <w:r>
        <w:fldChar w:fldCharType="separate"/>
      </w:r>
      <w:r w:rsidRPr="00296801">
        <w:rPr>
          <w:rFonts w:ascii="Aptos" w:hAnsi="Aptos"/>
        </w:rPr>
        <w:t>(Swaney &amp; Olson, 1992)</w:t>
      </w:r>
      <w:r>
        <w:fldChar w:fldCharType="end"/>
      </w:r>
      <w:r>
        <w:t xml:space="preserve"> is one of the earliest academic journal articles indexed with both biodiversity and business as subject terms.</w:t>
      </w:r>
    </w:p>
    <w:p w14:paraId="780E3DB6" w14:textId="30B37DDC" w:rsidR="00785A4C" w:rsidRDefault="00785A4C" w:rsidP="0045465B">
      <w:pPr>
        <w:pStyle w:val="ListParagraph"/>
        <w:numPr>
          <w:ilvl w:val="0"/>
          <w:numId w:val="12"/>
        </w:numPr>
        <w:spacing w:line="276" w:lineRule="auto"/>
        <w:contextualSpacing w:val="0"/>
      </w:pPr>
    </w:p>
    <w:p w14:paraId="768989FC" w14:textId="2ED2EDE2" w:rsidR="0045465B" w:rsidRDefault="00023B01" w:rsidP="0045465B">
      <w:pPr>
        <w:pStyle w:val="ListParagraph"/>
        <w:numPr>
          <w:ilvl w:val="0"/>
          <w:numId w:val="12"/>
        </w:numPr>
        <w:spacing w:line="276" w:lineRule="auto"/>
        <w:contextualSpacing w:val="0"/>
      </w:pPr>
      <w:r>
        <w:t xml:space="preserve"> </w:t>
      </w:r>
      <w:r w:rsidR="00A81E74">
        <w:t>Management scholars began study</w:t>
      </w:r>
      <w:r w:rsidR="008D3966">
        <w:t>ing</w:t>
      </w:r>
      <w:r w:rsidR="00A81E74">
        <w:t xml:space="preserve"> the organizational, network, leadership, and psychological characteristics of the response </w:t>
      </w:r>
      <w:r w:rsidR="008D3966">
        <w:t xml:space="preserve">by biologists and others working in conservation </w:t>
      </w:r>
      <w:r w:rsidR="00A81E74">
        <w:fldChar w:fldCharType="begin"/>
      </w:r>
      <w:r w:rsidR="000375EE">
        <w:instrText xml:space="preserve"> ADDIN ZOTERO_ITEM CSL_CITATION {"citationID":"bHQgHJNT","properties":{"formattedCitation":"(Westley, 1997)","plainCitation":"(Westley, 1997)","noteIndex":0},"citationItems":[{"id":25315,"uris":["http://zotero.org/users/6190607/items/328R43PE"],"itemData":{"id":25315,"type":"article-journal","abstract":"For those people who work with endangered species, the current rate of extinctions is experienced as a chronic disaster However, many dedicated professionals continue to work with commitment, despite discouraging trends, to try to stem the tide. This article uses qualitative data gathered from interviews with an international group of biologists, zoologists, and wildlife managers associated with an effective global social change network, the Conservation Breeding Specialist Group. It explores their motivations and analyzes these in terms of Erikson's descriptions of classical responses to chronic disasters, particularly environmental disasters. It suggests that organizational form, network relationships, inspirational leadership, and the ability to cognitively frame or delimit scope and responsibility are all critical to responding positively to seemingly hopeless situations.","container-title":"Organization &amp; Environment","DOI":"10.1177/192181069701000402","ISSN":"1086-0266, 1552-7417","issue":"4","journalAbbreviation":"Organization &amp; Environment","language":"en","license":"http://journals.sagepub.com/page/policies/text-and-data-mining-license","page":"342-360","source":"DOI.org (Crossref)","title":"\"Not on Our Watch\": The Biodiversity Crisis and Global Collaboration Response","title-short":"Not on Our Watch","volume":"10","author":[{"family":"Westley","given":"Frances"}],"issued":{"date-parts":[["1997",12]]}}}],"schema":"https://github.com/citation-style-language/schema/raw/master/csl-citation.json"} </w:instrText>
      </w:r>
      <w:r w:rsidR="00A81E74">
        <w:fldChar w:fldCharType="separate"/>
      </w:r>
      <w:r w:rsidR="00A81E74" w:rsidRPr="00A81E74">
        <w:rPr>
          <w:rFonts w:ascii="Aptos" w:hAnsi="Aptos"/>
        </w:rPr>
        <w:t>(Westley, 1997)</w:t>
      </w:r>
      <w:r w:rsidR="00A81E74">
        <w:fldChar w:fldCharType="end"/>
      </w:r>
      <w:r w:rsidR="00A81E74">
        <w:t>.</w:t>
      </w:r>
      <w:r w:rsidR="008D3966">
        <w:t xml:space="preserve"> </w:t>
      </w:r>
    </w:p>
    <w:p w14:paraId="752BEEEE" w14:textId="1593C734" w:rsidR="000813CC" w:rsidRDefault="0045465B" w:rsidP="0045465B">
      <w:pPr>
        <w:pStyle w:val="Heading1"/>
      </w:pPr>
      <w:r>
        <w:t>Measuring biodiversity and biodiversity change</w:t>
      </w:r>
    </w:p>
    <w:p w14:paraId="24778CD9" w14:textId="2B48E17B" w:rsidR="00A918D0" w:rsidRDefault="00A918D0" w:rsidP="00A918D0">
      <w:pPr>
        <w:pStyle w:val="Heading2"/>
      </w:pPr>
      <w:r>
        <w:t xml:space="preserve">Measuring </w:t>
      </w:r>
      <w:r w:rsidR="008D3966">
        <w:t xml:space="preserve">baseline </w:t>
      </w:r>
      <w:r>
        <w:t>biodiversity</w:t>
      </w:r>
    </w:p>
    <w:p w14:paraId="3C01CFDF" w14:textId="77777777" w:rsidR="008D3966" w:rsidRDefault="008D3966"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 xml:space="preserve">Baseline biodiversity is the current state of biodiversity in an ecosystem or species. It is measured in the present and is a static rather than dynamic. </w:t>
      </w:r>
    </w:p>
    <w:p w14:paraId="205E01D3" w14:textId="5CE93A2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genetic biodiversity</w:t>
      </w:r>
    </w:p>
    <w:p w14:paraId="5178C53B" w14:textId="7777777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species biodiversity</w:t>
      </w:r>
    </w:p>
    <w:p w14:paraId="21335083" w14:textId="77777777" w:rsidR="0045465B" w:rsidRDefault="0045465B" w:rsidP="0045465B">
      <w:pPr>
        <w:pStyle w:val="ListParagraph"/>
        <w:numPr>
          <w:ilvl w:val="1"/>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 xml:space="preserve">eDNA measurement </w:t>
      </w:r>
      <w:hyperlink r:id="rId14" w:history="1">
        <w:r w:rsidRPr="00EA0948">
          <w:rPr>
            <w:rStyle w:val="Hyperlink"/>
            <w:rFonts w:eastAsia="Times New Roman" w:cs="Times New Roman"/>
            <w:kern w:val="0"/>
            <w:szCs w:val="24"/>
            <w14:ligatures w14:val="none"/>
          </w:rPr>
          <w:t>https://www.naturemetrics.com/species-detection</w:t>
        </w:r>
      </w:hyperlink>
    </w:p>
    <w:p w14:paraId="48A47088" w14:textId="7777777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ecosystem biodiversity</w:t>
      </w:r>
    </w:p>
    <w:p w14:paraId="78AB70CA" w14:textId="683DF97D" w:rsidR="00A918D0" w:rsidRPr="00A918D0" w:rsidRDefault="00A918D0" w:rsidP="00A918D0">
      <w:pPr>
        <w:pStyle w:val="Heading2"/>
      </w:pPr>
      <w:r>
        <w:lastRenderedPageBreak/>
        <w:t>Measuring biodiversity change</w:t>
      </w:r>
    </w:p>
    <w:p w14:paraId="6DB0D4D7" w14:textId="6AC65D9C" w:rsidR="00A918D0" w:rsidRDefault="00A918D0" w:rsidP="0045465B">
      <w:pPr>
        <w:pStyle w:val="ListParagraph"/>
        <w:numPr>
          <w:ilvl w:val="0"/>
          <w:numId w:val="12"/>
        </w:numPr>
        <w:spacing w:line="276" w:lineRule="auto"/>
        <w:contextualSpacing w:val="0"/>
      </w:pPr>
      <w:r>
        <w:t xml:space="preserve">Unlike measuring </w:t>
      </w:r>
      <w:r w:rsidR="008D3966">
        <w:t xml:space="preserve">baseline </w:t>
      </w:r>
      <w:r>
        <w:t xml:space="preserve">biodiversity, measuring biodiversity change requires choosing a reference condition to compare against a point-in-time biodiversity measurement. The choice of reference condition often determines if change has been loss or gain, making </w:t>
      </w:r>
      <w:r w:rsidR="00E34464">
        <w:t xml:space="preserve">the choice of </w:t>
      </w:r>
      <w:r>
        <w:t xml:space="preserve">reference </w:t>
      </w:r>
      <w:r w:rsidR="00E34464">
        <w:t xml:space="preserve">condition </w:t>
      </w:r>
      <w:r>
        <w:t xml:space="preserve">a critical decision point in the measurement of biodiversity change. Imagine a company engaged in soybean farming wants to measure biodiversity change over 200 acres of soil </w:t>
      </w:r>
      <w:r w:rsidR="004B37AC">
        <w:t xml:space="preserve">ecosystem it owns and has used for 35 years </w:t>
      </w:r>
      <w:r>
        <w:t xml:space="preserve">to grow soybeans. The choice of reference condition will determine the biodiversity change measurement. </w:t>
      </w:r>
      <w:r w:rsidR="004B37AC">
        <w:t>If the reference condition is the ecosystem 3 years ago when the soil was under the same cultivation conditions as the present point-in-time biodiversity measurement, then the biodiversity change measure will likely show no change in biodiversity. However, if the reference condition is the soil ecosystem 80 years ago, when it was a prairie ecosystem rather than a soybean field, then the same point-in-time measure that showed no change in biodiversity compared to a reference condition from 3 years prior could show a biodiversity loss compared to a reference condition from 80 years prior.</w:t>
      </w:r>
    </w:p>
    <w:p w14:paraId="6289E41D" w14:textId="40BB1444" w:rsidR="00E34464" w:rsidRDefault="00E34464" w:rsidP="0045465B">
      <w:pPr>
        <w:pStyle w:val="ListParagraph"/>
        <w:numPr>
          <w:ilvl w:val="0"/>
          <w:numId w:val="12"/>
        </w:numPr>
        <w:spacing w:line="276" w:lineRule="auto"/>
        <w:contextualSpacing w:val="0"/>
      </w:pPr>
      <w:r>
        <w:t xml:space="preserve">Scientists </w:t>
      </w:r>
      <w:r w:rsidR="0045465B">
        <w:t xml:space="preserve">have developed several methods to define a </w:t>
      </w:r>
      <w:r>
        <w:t xml:space="preserve">reference condition </w:t>
      </w:r>
      <w:r w:rsidR="0045465B">
        <w:t xml:space="preserve">for measuring </w:t>
      </w:r>
      <w:r>
        <w:t>biodiversity change.</w:t>
      </w:r>
      <w:r w:rsidR="003E45F4">
        <w:t xml:space="preserve"> </w:t>
      </w:r>
    </w:p>
    <w:p w14:paraId="3AA2FC2B" w14:textId="196608A7" w:rsidR="0045465B" w:rsidRDefault="0045465B" w:rsidP="0045465B">
      <w:pPr>
        <w:pStyle w:val="ListParagraph"/>
        <w:numPr>
          <w:ilvl w:val="1"/>
          <w:numId w:val="12"/>
        </w:numPr>
        <w:spacing w:line="276" w:lineRule="auto"/>
        <w:contextualSpacing w:val="0"/>
      </w:pPr>
      <w:r>
        <w:fldChar w:fldCharType="begin"/>
      </w:r>
      <w:r w:rsidR="000375EE">
        <w:instrText xml:space="preserve"> ADDIN ZOTERO_ITEM CSL_CITATION {"citationID":"Auj8f4sp","properties":{"formattedCitation":"(Gann et al., 2019)","plainCitation":"(Gann et al., 2019)","noteIndex":0},"citationItems":[{"id":23176,"uris":["http://zotero.org/users/6190607/items/7UERBFVZ"],"itemData":{"id":23176,"type":"article-journal","container-title":"Restoration Ecology","DOI":"10.1111/rec.13035","ISSN":"1061-2971, 1526-100X","issue":"S1","journalAbbreviation":"Restor Ecol","language":"en","source":"DOI.org (Crossref)","title":"International principles and standards for the practice of ecological restoration. Second edition","URL":"https://onlinelibrary.wiley.com/doi/10.1111/rec.13035","volume":"27","author":[{"family":"Gann","given":"George D."},{"family":"McDonald","given":"Tein"},{"family":"Walder","given":"Bethanie"},{"family":"Aronson","given":"James"},{"family":"Nelson","given":"Cara R."},{"family":"Jonson","given":"Justin"},{"family":"Hallett","given":"James G."},{"family":"Eisenberg","given":"Cristina"},{"family":"Guariguata","given":"Manuel R."},{"family":"Liu","given":"Junguo"},{"family":"Hua","given":"Fangyuan"},{"family":"Echeverría","given":"Cristian"},{"family":"Gonzales","given":"Emily"},{"family":"Shaw","given":"Nancy"},{"family":"Decleer","given":"Kris"},{"family":"Dixon","given":"Kingsley W."}],"accessed":{"date-parts":[["2023",7,25]]},"issued":{"date-parts":[["2019",9]]}}}],"schema":"https://github.com/citation-style-language/schema/raw/master/csl-citation.json"} </w:instrText>
      </w:r>
      <w:r>
        <w:fldChar w:fldCharType="separate"/>
      </w:r>
      <w:r w:rsidRPr="0045465B">
        <w:rPr>
          <w:rFonts w:ascii="Aptos" w:hAnsi="Aptos"/>
        </w:rPr>
        <w:t>(Gann et al., 2019)</w:t>
      </w:r>
      <w:r>
        <w:fldChar w:fldCharType="end"/>
      </w:r>
    </w:p>
    <w:p w14:paraId="1F779A9C" w14:textId="7C3E1116" w:rsidR="00380960" w:rsidRDefault="00380960" w:rsidP="00380960">
      <w:pPr>
        <w:pStyle w:val="ListParagraph"/>
        <w:numPr>
          <w:ilvl w:val="0"/>
          <w:numId w:val="12"/>
        </w:numPr>
        <w:spacing w:line="276" w:lineRule="auto"/>
        <w:contextualSpacing w:val="0"/>
      </w:pPr>
      <w:r>
        <w:t xml:space="preserve">Broadly, the choice of reference condition involves normative judgments about the desired ecosystem and/or biodiversity state. Scholars have called conservation biology—the field of study most associated with biodiversity conservation and restoration—an “explicitly normative science” </w:t>
      </w:r>
      <w:r>
        <w:fldChar w:fldCharType="begin"/>
      </w:r>
      <w:r w:rsidR="000375EE">
        <w:instrText xml:space="preserve"> ADDIN ZOTERO_ITEM CSL_CITATION {"citationID":"82LcxecN","properties":{"formattedCitation":"(Galusky, 2000)","plainCitation":"(Galusky, 2000)","noteIndex":0},"citationItems":[{"id":25317,"uris":["http://zotero.org/users/6190607/items/8LIHPRH9"],"itemData":{"id":25317,"type":"article-journal","abstract":"Michael Soulé’s Conservation Biology helped institutionalize a scientific discipline founded upon normative principles. Maintaining that biodiversity possesses intrinsic value, Conservation Biology promoted the task of providing mechanisms and influencing policy which would allow for the preservation of that diversity. As such, the discipline quickly became the darling of many environmentalists who saw this scientific field as possessing the best of both worlds: the technical acumen and political power of science along with the ethical foresight of environmentalism. Negotiating between those two worlds, however, has not been easy. Today, the foremost challenge facing conservation biology remains balancing scientific legitimacy with political efficacy. Conservation biology also must be careful not to use “nature” to seal off debate on what constitutes the proper role of humans. As such, Soulé’s daunting task still remains worth pursuing.","container-title":"Organization &amp; Environment","DOI":"10.1177/1086026600132008","ISSN":"1086-0266, 1552-7417","issue":"2","journalAbbreviation":"Organization &amp; Environment","language":"en","license":"http://journals.sagepub.com/page/policies/text-and-data-mining-license","page":"226-232","source":"DOI.org (Crossref)","title":"The Promise of Conservation Biology: The Professional and Political Challenges of an Explicitly Normative Science","title-short":"The Promise of Conservation Biology","volume":"13","author":[{"family":"Galusky","given":"Wyatt James"}],"issued":{"date-parts":[["2000",6]]}}}],"schema":"https://github.com/citation-style-language/schema/raw/master/csl-citation.json"} </w:instrText>
      </w:r>
      <w:r>
        <w:fldChar w:fldCharType="separate"/>
      </w:r>
      <w:r w:rsidRPr="00380960">
        <w:rPr>
          <w:rFonts w:ascii="Aptos" w:hAnsi="Aptos"/>
        </w:rPr>
        <w:t>(</w:t>
      </w:r>
      <w:proofErr w:type="spellStart"/>
      <w:r w:rsidRPr="00380960">
        <w:rPr>
          <w:rFonts w:ascii="Aptos" w:hAnsi="Aptos"/>
        </w:rPr>
        <w:t>Galusky</w:t>
      </w:r>
      <w:proofErr w:type="spellEnd"/>
      <w:r w:rsidRPr="00380960">
        <w:rPr>
          <w:rFonts w:ascii="Aptos" w:hAnsi="Aptos"/>
        </w:rPr>
        <w:t>, 2000)</w:t>
      </w:r>
      <w:r>
        <w:fldChar w:fldCharType="end"/>
      </w:r>
      <w:r>
        <w:t xml:space="preserve">. </w:t>
      </w:r>
    </w:p>
    <w:p w14:paraId="350275E9" w14:textId="76097A7C" w:rsidR="00B526A3" w:rsidRDefault="00B526A3" w:rsidP="0045465B">
      <w:pPr>
        <w:pStyle w:val="ListParagraph"/>
        <w:numPr>
          <w:ilvl w:val="0"/>
          <w:numId w:val="12"/>
        </w:numPr>
        <w:spacing w:line="276" w:lineRule="auto"/>
        <w:contextualSpacing w:val="0"/>
        <w:rPr>
          <w:rFonts w:eastAsia="Times New Roman" w:cs="Times New Roman"/>
          <w:kern w:val="0"/>
          <w:szCs w:val="24"/>
          <w14:ligatures w14:val="none"/>
        </w:rPr>
      </w:pPr>
      <w:r w:rsidRPr="00B526A3">
        <w:rPr>
          <w:rFonts w:eastAsia="Times New Roman" w:cs="Times New Roman"/>
          <w:kern w:val="0"/>
          <w:szCs w:val="24"/>
          <w14:ligatures w14:val="none"/>
        </w:rPr>
        <w:t xml:space="preserve">Strange, N., </w:t>
      </w:r>
      <w:proofErr w:type="spellStart"/>
      <w:r w:rsidRPr="00B526A3">
        <w:rPr>
          <w:rFonts w:eastAsia="Times New Roman" w:cs="Times New Roman"/>
          <w:kern w:val="0"/>
          <w:szCs w:val="24"/>
          <w14:ligatures w14:val="none"/>
        </w:rPr>
        <w:t>Ermgassen</w:t>
      </w:r>
      <w:proofErr w:type="spellEnd"/>
      <w:r w:rsidRPr="00B526A3">
        <w:rPr>
          <w:rFonts w:eastAsia="Times New Roman" w:cs="Times New Roman"/>
          <w:kern w:val="0"/>
          <w:szCs w:val="24"/>
          <w14:ligatures w14:val="none"/>
        </w:rPr>
        <w:t xml:space="preserve">, S. </w:t>
      </w:r>
      <w:proofErr w:type="spellStart"/>
      <w:r w:rsidRPr="00B526A3">
        <w:rPr>
          <w:rFonts w:eastAsia="Times New Roman" w:cs="Times New Roman"/>
          <w:kern w:val="0"/>
          <w:szCs w:val="24"/>
          <w14:ligatures w14:val="none"/>
        </w:rPr>
        <w:t>zu</w:t>
      </w:r>
      <w:proofErr w:type="spellEnd"/>
      <w:r w:rsidRPr="00B526A3">
        <w:rPr>
          <w:rFonts w:eastAsia="Times New Roman" w:cs="Times New Roman"/>
          <w:kern w:val="0"/>
          <w:szCs w:val="24"/>
          <w14:ligatures w14:val="none"/>
        </w:rPr>
        <w:t xml:space="preserve">, Marshall, E., Bull, J. W., &amp; Jacobsen, J. B. (2024). Why it matters how biodiversity is measured in environmental valuation studies compared to conservation science. Biological Conservation, 292, 110546. </w:t>
      </w:r>
      <w:hyperlink r:id="rId15" w:history="1">
        <w:r w:rsidRPr="00041BE9">
          <w:rPr>
            <w:rStyle w:val="Hyperlink"/>
            <w:rFonts w:eastAsia="Times New Roman" w:cs="Times New Roman"/>
            <w:kern w:val="0"/>
            <w:szCs w:val="24"/>
            <w14:ligatures w14:val="none"/>
          </w:rPr>
          <w:t>https://doi.org/10.1016/j.biocon.2024.110546</w:t>
        </w:r>
      </w:hyperlink>
      <w:r>
        <w:rPr>
          <w:rFonts w:eastAsia="Times New Roman" w:cs="Times New Roman"/>
          <w:kern w:val="0"/>
          <w:szCs w:val="24"/>
          <w14:ligatures w14:val="none"/>
        </w:rPr>
        <w:t xml:space="preserve"> </w:t>
      </w:r>
    </w:p>
    <w:p w14:paraId="37046311" w14:textId="6501B386" w:rsidR="002B0EAD" w:rsidRDefault="002B0EAD"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fldChar w:fldCharType="begin"/>
      </w:r>
      <w:r w:rsidR="000375EE">
        <w:rPr>
          <w:rFonts w:eastAsia="Times New Roman" w:cs="Times New Roman"/>
          <w:kern w:val="0"/>
          <w:szCs w:val="24"/>
          <w14:ligatures w14:val="none"/>
        </w:rPr>
        <w:instrText xml:space="preserve"> ADDIN ZOTERO_ITEM CSL_CITATION {"citationID":"5quJ4FRJ","properties":{"formattedCitation":"(Ben Rejeb-Mzah et al., 2024)","plainCitation":"(Ben Rejeb-Mzah et al., 2024)","noteIndex":0},"citationItems":[{"id":25163,"uris":["http://zotero.org/users/6190607/items/MEBNJT8N"],"itemData":{"id":25163,"type":"article","event-place":"Rochester, NY","genre":"SSRN Scholarly Paper","language":"en","number":"4888492","publisher-place":"Rochester, NY","source":"Social Science Research Network","title":"Quantifying Biodiversity Loss Risk: Biodiversity intactness indices","URL":"https://papers.ssrn.com/abstract=4888492","author":[{"family":"Ben Rejeb-Mzah","given":"Imène"},{"family":"Jaubert","given":"Nathalie"},{"family":"Mrabet","given":"Hatim"},{"family":"Vincent","given":"Alexandre"}],"accessed":{"date-parts":[["2024",7,18]]},"issued":{"date-parts":[["2024",7,8]]}}}],"schema":"https://github.com/citation-style-language/schema/raw/master/csl-citation.json"} </w:instrText>
      </w:r>
      <w:r>
        <w:rPr>
          <w:rFonts w:eastAsia="Times New Roman" w:cs="Times New Roman"/>
          <w:kern w:val="0"/>
          <w:szCs w:val="24"/>
          <w14:ligatures w14:val="none"/>
        </w:rPr>
        <w:fldChar w:fldCharType="separate"/>
      </w:r>
      <w:r w:rsidR="00296801" w:rsidRPr="00296801">
        <w:rPr>
          <w:rFonts w:ascii="Aptos" w:hAnsi="Aptos"/>
        </w:rPr>
        <w:t xml:space="preserve">(Ben </w:t>
      </w:r>
      <w:proofErr w:type="spellStart"/>
      <w:r w:rsidR="00296801" w:rsidRPr="00296801">
        <w:rPr>
          <w:rFonts w:ascii="Aptos" w:hAnsi="Aptos"/>
        </w:rPr>
        <w:t>Rejeb-Mzah</w:t>
      </w:r>
      <w:proofErr w:type="spellEnd"/>
      <w:r w:rsidR="00296801" w:rsidRPr="00296801">
        <w:rPr>
          <w:rFonts w:ascii="Aptos" w:hAnsi="Aptos"/>
        </w:rPr>
        <w:t xml:space="preserve"> et al., 2024)</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review indices used to measure biodiversity </w:t>
      </w:r>
    </w:p>
    <w:p w14:paraId="035E2AD7" w14:textId="3AD275F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CDC </w:t>
      </w:r>
      <w:proofErr w:type="spellStart"/>
      <w:r w:rsidRPr="000813CC">
        <w:rPr>
          <w:rFonts w:eastAsia="Times New Roman" w:cs="Times New Roman"/>
          <w:kern w:val="0"/>
          <w:szCs w:val="24"/>
          <w14:ligatures w14:val="none"/>
        </w:rPr>
        <w:t>Biodiversité</w:t>
      </w:r>
      <w:proofErr w:type="spellEnd"/>
      <w:r w:rsidRPr="000813CC">
        <w:rPr>
          <w:rFonts w:eastAsia="Times New Roman" w:cs="Times New Roman"/>
          <w:kern w:val="0"/>
          <w:szCs w:val="24"/>
          <w14:ligatures w14:val="none"/>
        </w:rPr>
        <w:t xml:space="preserve">. (2021). </w:t>
      </w:r>
      <w:r w:rsidRPr="000813CC">
        <w:rPr>
          <w:rFonts w:eastAsia="Times New Roman" w:cs="Times New Roman"/>
          <w:i/>
          <w:iCs/>
          <w:kern w:val="0"/>
          <w:szCs w:val="24"/>
          <w14:ligatures w14:val="none"/>
        </w:rPr>
        <w:t>Global Biodiversity Score – 2021 Update—Establishing an Ecosystem of Stakeholders to Measure the Biodiversity Performance of Human Activities</w:t>
      </w:r>
      <w:r w:rsidRPr="000813CC">
        <w:rPr>
          <w:rFonts w:eastAsia="Times New Roman" w:cs="Times New Roman"/>
          <w:kern w:val="0"/>
          <w:szCs w:val="24"/>
          <w14:ligatures w14:val="none"/>
        </w:rPr>
        <w:t xml:space="preserve">. </w:t>
      </w:r>
      <w:hyperlink r:id="rId16" w:history="1">
        <w:r w:rsidRPr="000813CC">
          <w:rPr>
            <w:rFonts w:eastAsia="Times New Roman" w:cs="Times New Roman"/>
            <w:color w:val="0000FF"/>
            <w:kern w:val="0"/>
            <w:szCs w:val="24"/>
            <w:u w:val="single"/>
            <w14:ligatures w14:val="none"/>
          </w:rPr>
          <w:t>https://www.cdc-biodiversite.fr/publications/global-biodiversity-score-update2021-cahier18/</w:t>
        </w:r>
      </w:hyperlink>
    </w:p>
    <w:p w14:paraId="174D26F7"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lastRenderedPageBreak/>
        <w:t xml:space="preserve">IFRS Foundation. (2023a). </w:t>
      </w:r>
      <w:r w:rsidRPr="000813CC">
        <w:rPr>
          <w:rFonts w:eastAsia="Times New Roman" w:cs="Times New Roman"/>
          <w:i/>
          <w:iCs/>
          <w:kern w:val="0"/>
          <w:szCs w:val="24"/>
          <w14:ligatures w14:val="none"/>
        </w:rPr>
        <w:t>IFRS S1 General Requirements for Disclosure of Sustainability-related Financial Information</w:t>
      </w:r>
      <w:r w:rsidRPr="000813CC">
        <w:rPr>
          <w:rFonts w:eastAsia="Times New Roman" w:cs="Times New Roman"/>
          <w:kern w:val="0"/>
          <w:szCs w:val="24"/>
          <w14:ligatures w14:val="none"/>
        </w:rPr>
        <w:t>.</w:t>
      </w:r>
    </w:p>
    <w:p w14:paraId="05DC7F71"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IFRS Foundation. (2023b). </w:t>
      </w:r>
      <w:r w:rsidRPr="000813CC">
        <w:rPr>
          <w:rFonts w:eastAsia="Times New Roman" w:cs="Times New Roman"/>
          <w:i/>
          <w:iCs/>
          <w:kern w:val="0"/>
          <w:szCs w:val="24"/>
          <w14:ligatures w14:val="none"/>
        </w:rPr>
        <w:t>IFRS S2 Climate-related Disclosures</w:t>
      </w:r>
      <w:r w:rsidRPr="000813CC">
        <w:rPr>
          <w:rFonts w:eastAsia="Times New Roman" w:cs="Times New Roman"/>
          <w:kern w:val="0"/>
          <w:szCs w:val="24"/>
          <w14:ligatures w14:val="none"/>
        </w:rPr>
        <w:t>.</w:t>
      </w:r>
    </w:p>
    <w:p w14:paraId="7711BDE1"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S&amp;P Global Sustainable1. (2023). </w:t>
      </w:r>
      <w:r w:rsidRPr="000813CC">
        <w:rPr>
          <w:rFonts w:eastAsia="Times New Roman" w:cs="Times New Roman"/>
          <w:i/>
          <w:iCs/>
          <w:kern w:val="0"/>
          <w:szCs w:val="24"/>
          <w14:ligatures w14:val="none"/>
        </w:rPr>
        <w:t>Sustainability Quarterly</w:t>
      </w:r>
      <w:r w:rsidRPr="000813CC">
        <w:rPr>
          <w:rFonts w:eastAsia="Times New Roman" w:cs="Times New Roman"/>
          <w:kern w:val="0"/>
          <w:szCs w:val="24"/>
          <w14:ligatures w14:val="none"/>
        </w:rPr>
        <w:t>.</w:t>
      </w:r>
    </w:p>
    <w:p w14:paraId="7EAE6AE7"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TEEB. (2010). </w:t>
      </w:r>
      <w:r w:rsidRPr="000813CC">
        <w:rPr>
          <w:rFonts w:eastAsia="Times New Roman" w:cs="Times New Roman"/>
          <w:i/>
          <w:iCs/>
          <w:kern w:val="0"/>
          <w:szCs w:val="24"/>
          <w14:ligatures w14:val="none"/>
        </w:rPr>
        <w:t>TEEB - The Economics of Ecosystems and Biodiversity for Business—Executive Summary 2010</w:t>
      </w:r>
      <w:r w:rsidRPr="000813CC">
        <w:rPr>
          <w:rFonts w:eastAsia="Times New Roman" w:cs="Times New Roman"/>
          <w:kern w:val="0"/>
          <w:szCs w:val="24"/>
          <w14:ligatures w14:val="none"/>
        </w:rPr>
        <w:t xml:space="preserve">. </w:t>
      </w:r>
      <w:hyperlink r:id="rId17" w:history="1">
        <w:r w:rsidRPr="000813CC">
          <w:rPr>
            <w:rFonts w:eastAsia="Times New Roman" w:cs="Times New Roman"/>
            <w:color w:val="0000FF"/>
            <w:kern w:val="0"/>
            <w:szCs w:val="24"/>
            <w:u w:val="single"/>
            <w14:ligatures w14:val="none"/>
          </w:rPr>
          <w:t>http://www.teebweb.org/LinkClick.aspx?fileticket=bYhDohL_TuM=&amp;tabid=1278&amp;mid=2357</w:t>
        </w:r>
      </w:hyperlink>
    </w:p>
    <w:p w14:paraId="621A65E0" w14:textId="71EA344C" w:rsid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WWF France &amp; AXA. (2019). </w:t>
      </w:r>
      <w:r w:rsidRPr="000813CC">
        <w:rPr>
          <w:rFonts w:eastAsia="Times New Roman" w:cs="Times New Roman"/>
          <w:i/>
          <w:iCs/>
          <w:kern w:val="0"/>
          <w:szCs w:val="24"/>
          <w14:ligatures w14:val="none"/>
        </w:rPr>
        <w:t>Into the Wild: Integrating Nature into Investment Strategies</w:t>
      </w:r>
      <w:r w:rsidRPr="000813CC">
        <w:rPr>
          <w:rFonts w:eastAsia="Times New Roman" w:cs="Times New Roman"/>
          <w:kern w:val="0"/>
          <w:szCs w:val="24"/>
          <w14:ligatures w14:val="none"/>
        </w:rPr>
        <w:t>.</w:t>
      </w:r>
    </w:p>
    <w:p w14:paraId="0ECA12F5" w14:textId="47F1C551" w:rsidR="004746B9" w:rsidRDefault="004746B9" w:rsidP="008319C1">
      <w:pPr>
        <w:pStyle w:val="Heading1"/>
        <w:spacing w:line="276" w:lineRule="auto"/>
      </w:pPr>
      <w:r>
        <w:t>The i</w:t>
      </w:r>
      <w:r w:rsidR="00481A43">
        <w:t>nterdependence of biodiversity and business</w:t>
      </w:r>
    </w:p>
    <w:p w14:paraId="1CBEB23E" w14:textId="21315277" w:rsidR="004746B9" w:rsidRPr="004746B9" w:rsidRDefault="004746B9" w:rsidP="008319C1">
      <w:pPr>
        <w:spacing w:line="276" w:lineRule="auto"/>
        <w:rPr>
          <w:i/>
          <w:iCs/>
        </w:rPr>
      </w:pPr>
      <w:r>
        <w:rPr>
          <w:i/>
          <w:iCs/>
        </w:rPr>
        <w:t>This section explains</w:t>
      </w:r>
      <w:r w:rsidRPr="004746B9">
        <w:rPr>
          <w:i/>
          <w:iCs/>
        </w:rPr>
        <w:t xml:space="preserve"> “the need for businesses to integrate biodiversity conservation into their operations to mitigate risks, enhance resilience, and contribute positively to global sustainability goals.”</w:t>
      </w:r>
    </w:p>
    <w:p w14:paraId="69E2C1E2" w14:textId="76ABDC53" w:rsidR="000813CC" w:rsidRDefault="00A94BF0" w:rsidP="008319C1">
      <w:pPr>
        <w:pStyle w:val="Heading1"/>
        <w:spacing w:line="276" w:lineRule="auto"/>
      </w:pPr>
      <w:r>
        <w:t xml:space="preserve">How </w:t>
      </w:r>
      <w:r w:rsidR="00A918D0">
        <w:t>business affects</w:t>
      </w:r>
      <w:r>
        <w:t xml:space="preserve"> biodiversity</w:t>
      </w:r>
      <w:r w:rsidR="004746B9">
        <w:t xml:space="preserve"> </w:t>
      </w:r>
    </w:p>
    <w:p w14:paraId="77861234" w14:textId="12CB25C7" w:rsidR="00A918D0" w:rsidRDefault="00A918D0" w:rsidP="0045465B">
      <w:pPr>
        <w:pStyle w:val="ListParagraph"/>
        <w:numPr>
          <w:ilvl w:val="0"/>
          <w:numId w:val="12"/>
        </w:numPr>
        <w:spacing w:line="276" w:lineRule="auto"/>
        <w:contextualSpacing w:val="0"/>
      </w:pPr>
      <w:r>
        <w:t xml:space="preserve">Panwar et al. </w:t>
      </w:r>
      <w:r>
        <w:fldChar w:fldCharType="begin"/>
      </w:r>
      <w:r w:rsidR="000375EE">
        <w: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296801">
        <w:rPr>
          <w:rFonts w:ascii="Aptos" w:hAnsi="Aptos"/>
        </w:rPr>
        <w:t>(2023)</w:t>
      </w:r>
      <w:r>
        <w:fldChar w:fldCharType="end"/>
      </w:r>
      <w:r>
        <w: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t>
      </w:r>
    </w:p>
    <w:p w14:paraId="6DD50F79" w14:textId="43BED3A5" w:rsidR="00A918D0" w:rsidRDefault="00A918D0" w:rsidP="00A918D0">
      <w:pPr>
        <w:pStyle w:val="Heading2"/>
      </w:pPr>
      <w:r>
        <w:t>Biodiversity loss</w:t>
      </w:r>
    </w:p>
    <w:p w14:paraId="66C6C300" w14:textId="28F0173D" w:rsidR="00A97971" w:rsidRDefault="00A97971" w:rsidP="0045465B">
      <w:pPr>
        <w:pStyle w:val="ListParagraph"/>
        <w:numPr>
          <w:ilvl w:val="0"/>
          <w:numId w:val="12"/>
        </w:numPr>
        <w:spacing w:line="276" w:lineRule="auto"/>
        <w:contextualSpacing w:val="0"/>
      </w:pPr>
      <w:r>
        <w:t xml:space="preserve">Business operations are a primary cause of biodiversity loss because they alter ecosystems (land use change), remove species faster than ecosystems reproduce them (overexploitation), change species distributions (invasive species), and use ecosystems as disposal sites for damaging wastes (pollution), including causing climate change by disposing of greenhouse gas wastes into the atmosphere </w:t>
      </w:r>
      <w:r>
        <w:fldChar w:fldCharType="begin"/>
      </w:r>
      <w:r w:rsidR="000375EE">
        <w:instrText xml:space="preserve"> ADDIN ZOTERO_ITEM CSL_CITATION {"citationID":"gHkgEd7q","properties":{"formattedCitation":"(Panwar et al., 2023; White et al., 2024)","plainCitation":"(Panwar et al., 2023; White et al., 2024)","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A97971">
        <w:rPr>
          <w:rFonts w:ascii="Aptos" w:hAnsi="Aptos"/>
        </w:rPr>
        <w:t>(Panwar et al., 2023; White et al., 2024)</w:t>
      </w:r>
      <w:r>
        <w:fldChar w:fldCharType="end"/>
      </w:r>
      <w:r>
        <w:t xml:space="preserve">. </w:t>
      </w:r>
    </w:p>
    <w:p w14:paraId="50D5E3B6" w14:textId="77777777" w:rsidR="00061A29" w:rsidRDefault="00061A29" w:rsidP="0045465B">
      <w:pPr>
        <w:pStyle w:val="ListParagraph"/>
        <w:numPr>
          <w:ilvl w:val="0"/>
          <w:numId w:val="12"/>
        </w:numPr>
        <w:spacing w:line="276" w:lineRule="auto"/>
        <w:contextualSpacing w:val="0"/>
      </w:pPr>
      <w:r>
        <w:t xml:space="preserve">White, T. B., </w:t>
      </w:r>
      <w:proofErr w:type="spellStart"/>
      <w:r>
        <w:t>Petrovan</w:t>
      </w:r>
      <w:proofErr w:type="spellEnd"/>
      <w:r>
        <w:t xml:space="preserve">, S. O., </w:t>
      </w:r>
      <w:proofErr w:type="spellStart"/>
      <w:r>
        <w:t>Bennun</w:t>
      </w:r>
      <w:proofErr w:type="spellEnd"/>
      <w:r>
        <w:t xml:space="preserve">, L. A., Butterworth, T., Christie, A. P., Downey, H., Hunter, S. B., Jobson, B. R., </w:t>
      </w:r>
      <w:proofErr w:type="spellStart"/>
      <w:r>
        <w:t>zu</w:t>
      </w:r>
      <w:proofErr w:type="spellEnd"/>
      <w:r>
        <w:t xml:space="preserve"> </w:t>
      </w:r>
      <w:proofErr w:type="spellStart"/>
      <w:r>
        <w:t>Ermgassen</w:t>
      </w:r>
      <w:proofErr w:type="spellEnd"/>
      <w:r>
        <w:t xml:space="preserve">, S. O. S. E., &amp; Sutherland, W. J. (2023). </w:t>
      </w:r>
      <w:r>
        <w:lastRenderedPageBreak/>
        <w:t xml:space="preserve">Principles for using evidence to improve biodiversity impact mitigation by business. </w:t>
      </w:r>
      <w:r w:rsidRPr="00061A29">
        <w:rPr>
          <w:i/>
          <w:iCs/>
        </w:rPr>
        <w:t>Business Strategy and the Environment</w:t>
      </w:r>
      <w:r>
        <w:t xml:space="preserve">, bse.3389. </w:t>
      </w:r>
      <w:hyperlink r:id="rId18" w:history="1">
        <w:r>
          <w:rPr>
            <w:rStyle w:val="Hyperlink"/>
          </w:rPr>
          <w:t>https://doi.org/10.1002/bse.3389</w:t>
        </w:r>
      </w:hyperlink>
    </w:p>
    <w:p w14:paraId="3068C344" w14:textId="77777777" w:rsidR="00061A29" w:rsidRDefault="00061A29" w:rsidP="0045465B">
      <w:pPr>
        <w:pStyle w:val="ListParagraph"/>
        <w:numPr>
          <w:ilvl w:val="0"/>
          <w:numId w:val="12"/>
        </w:numPr>
        <w:spacing w:line="276" w:lineRule="auto"/>
        <w:contextualSpacing w:val="0"/>
      </w:pPr>
      <w:r>
        <w:t xml:space="preserve">Panwar, R., Ober, H., &amp; </w:t>
      </w:r>
      <w:proofErr w:type="spellStart"/>
      <w:r>
        <w:t>Pinkse</w:t>
      </w:r>
      <w:proofErr w:type="spellEnd"/>
      <w:r>
        <w:t xml:space="preserve">, J. (2022). The uncomfortable relationship between business and biodiversity: Advancing research on business strategies for biodiversity protection. </w:t>
      </w:r>
      <w:r w:rsidRPr="00061A29">
        <w:rPr>
          <w:i/>
          <w:iCs/>
        </w:rPr>
        <w:t>Business Strategy and the Environment</w:t>
      </w:r>
      <w:r>
        <w:t xml:space="preserve">, bse.3139. </w:t>
      </w:r>
      <w:hyperlink r:id="rId19" w:history="1">
        <w:r>
          <w:rPr>
            <w:rStyle w:val="Hyperlink"/>
          </w:rPr>
          <w:t>https://doi.org/10.1002/bse.3139</w:t>
        </w:r>
      </w:hyperlink>
    </w:p>
    <w:p w14:paraId="351437D7" w14:textId="19F73C96" w:rsidR="004C1257" w:rsidRDefault="00A918D0" w:rsidP="00A918D0">
      <w:pPr>
        <w:pStyle w:val="Heading2"/>
      </w:pPr>
      <w:r>
        <w:t>Biodiversity preservation</w:t>
      </w:r>
    </w:p>
    <w:p w14:paraId="198E0CA2" w14:textId="63F3B1E4" w:rsidR="00344635" w:rsidRDefault="00946C1B" w:rsidP="0045465B">
      <w:pPr>
        <w:pStyle w:val="ListParagraph"/>
        <w:numPr>
          <w:ilvl w:val="0"/>
          <w:numId w:val="12"/>
        </w:numPr>
        <w:spacing w:line="276" w:lineRule="auto"/>
        <w:contextualSpacing w:val="0"/>
      </w:pPr>
      <w:r>
        <w:t xml:space="preserve">Achieving the sustainable use of biodiversity resources requires business managers to change or abandon some business </w:t>
      </w:r>
      <w:r w:rsidR="00344635">
        <w:t>practices and/or adopt new practices</w:t>
      </w:r>
      <w:r>
        <w:t xml:space="preserve">. </w:t>
      </w:r>
      <w:r w:rsidR="00344635">
        <w:t>“</w:t>
      </w:r>
      <w:r w:rsidR="00344635" w:rsidRPr="00BD676B">
        <w:t xml:space="preserve">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w:t>
      </w:r>
      <w:r w:rsidR="00344635" w:rsidRPr="00344635">
        <w:rPr>
          <w:b/>
          <w:bCs/>
        </w:rPr>
        <w:t>avoid biodiversity loss</w:t>
      </w:r>
      <w:r w:rsidR="00344635" w:rsidRPr="00BD676B">
        <w:t xml:space="preserve">, if not possible then </w:t>
      </w:r>
      <w:r w:rsidR="00344635" w:rsidRPr="00344635">
        <w:rPr>
          <w:b/>
          <w:bCs/>
        </w:rPr>
        <w:t>minimize what cannot be avoided</w:t>
      </w:r>
      <w:r w:rsidR="00344635" w:rsidRPr="00BD676B">
        <w:t xml:space="preserve">, and subsequently </w:t>
      </w:r>
      <w:r w:rsidR="00344635" w:rsidRPr="00344635">
        <w:rPr>
          <w:b/>
          <w:bCs/>
        </w:rPr>
        <w:t>remediate and offset the damage they cause</w:t>
      </w:r>
      <w:r w:rsidR="00344635">
        <w:t>” (Panwar et al. 2023, p. 5).</w:t>
      </w:r>
    </w:p>
    <w:p w14:paraId="089D75EA" w14:textId="7E5E1AE5" w:rsidR="000375EE" w:rsidRPr="000375EE" w:rsidRDefault="00391387" w:rsidP="00C20502">
      <w:pPr>
        <w:pStyle w:val="Heading1"/>
        <w:spacing w:line="276" w:lineRule="auto"/>
      </w:pPr>
      <w:r>
        <w:t xml:space="preserve">Managing business impacts on </w:t>
      </w:r>
      <w:r w:rsidR="00221370">
        <w:t>biodiversity</w:t>
      </w:r>
    </w:p>
    <w:p w14:paraId="660BB672" w14:textId="01B55F37" w:rsidR="0078350D" w:rsidRDefault="0078350D" w:rsidP="006C12C3">
      <w:pPr>
        <w:pStyle w:val="Heading2"/>
      </w:pPr>
      <w:r>
        <w:t>The mitigation hierarchy</w:t>
      </w:r>
    </w:p>
    <w:p w14:paraId="5E46CB3E" w14:textId="01C26BD0" w:rsidR="0078350D" w:rsidRPr="0078350D" w:rsidRDefault="00D85BE7" w:rsidP="0078350D">
      <w:pPr>
        <w:pStyle w:val="ListParagraph"/>
        <w:numPr>
          <w:ilvl w:val="0"/>
          <w:numId w:val="12"/>
        </w:numPr>
        <w:spacing w:line="276" w:lineRule="auto"/>
        <w:contextualSpacing w:val="0"/>
      </w:pPr>
      <w:r>
        <w:t>“</w:t>
      </w:r>
      <w:r w:rsidRPr="00D85BE7">
        <w:t>The mitigation hierarchy suggests that companies should first try to avoid biodiversity loss, if not possible then minimize what cannot be avoided, and subsequently remediate and offset the damage they cause</w:t>
      </w:r>
      <w:r>
        <w:t xml:space="preserve">” </w:t>
      </w:r>
    </w:p>
    <w:p w14:paraId="66D80F89" w14:textId="58C45DF6" w:rsidR="006C12C3" w:rsidRDefault="00391387" w:rsidP="006C12C3">
      <w:pPr>
        <w:pStyle w:val="Heading2"/>
      </w:pPr>
      <w:r>
        <w:t>Individual business strategies</w:t>
      </w:r>
    </w:p>
    <w:p w14:paraId="21F692D2" w14:textId="3D04F199" w:rsidR="006C12C3" w:rsidRDefault="000375EE" w:rsidP="006C12C3">
      <w:pPr>
        <w:pStyle w:val="ListParagraph"/>
        <w:numPr>
          <w:ilvl w:val="0"/>
          <w:numId w:val="12"/>
        </w:numPr>
        <w:spacing w:line="276" w:lineRule="auto"/>
        <w:contextualSpacing w:val="0"/>
      </w:pPr>
      <w:r w:rsidRPr="000375EE">
        <w:rPr>
          <w:b/>
          <w:bCs/>
        </w:rPr>
        <w:t>Biodiversity strategies</w:t>
      </w:r>
      <w:r>
        <w:t xml:space="preserve">. </w:t>
      </w:r>
      <w:r w:rsidR="006C12C3">
        <w:t xml:space="preserve">Kering biodiversity strategy </w:t>
      </w:r>
      <w:hyperlink r:id="rId20" w:history="1">
        <w:r w:rsidR="006C12C3" w:rsidRPr="00DE64BE">
          <w:rPr>
            <w:rStyle w:val="Hyperlink"/>
          </w:rPr>
          <w:t>https://www.kering.com/en/sustainability/safeguarding-the-planet/biodiversity-strategy/</w:t>
        </w:r>
      </w:hyperlink>
      <w:r w:rsidR="006C12C3">
        <w:t xml:space="preserve"> </w:t>
      </w:r>
    </w:p>
    <w:p w14:paraId="29764C1A" w14:textId="00D3ECCF" w:rsidR="00D85BE7" w:rsidRDefault="00D85BE7" w:rsidP="00D85BE7">
      <w:pPr>
        <w:pStyle w:val="ListParagraph"/>
        <w:numPr>
          <w:ilvl w:val="0"/>
          <w:numId w:val="12"/>
        </w:numPr>
        <w:spacing w:line="276" w:lineRule="auto"/>
        <w:contextualSpacing w:val="0"/>
      </w:pPr>
      <w:r>
        <w:t>“</w:t>
      </w:r>
      <w:r w:rsidRPr="00D85BE7">
        <w:t>Combining two types of temporal interventions (before loss and after loss) and two types of spatial interventions (on-site and off-site) yields four basic corporate biodiversity protection strategies: conservation, restoration, compensation, and reparation</w:t>
      </w:r>
      <w:r>
        <w:t xml:space="preserve">” </w:t>
      </w:r>
      <w:r>
        <w:fldChar w:fldCharType="begin"/>
      </w:r>
      <w:r>
        <w:instrText xml:space="preserve"> ADDIN ZOTERO_ITEM CSL_CITATION {"citationID":"OJxbc4JL","properties":{"formattedCitation":"(Panwar et al., 2023, p. 5)","plainCitation":"(Panwar et al., 2023, p. 5)","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ocator":"5"}],"schema":"https://github.com/citation-style-language/schema/raw/master/csl-citation.json"} </w:instrText>
      </w:r>
      <w:r>
        <w:fldChar w:fldCharType="separate"/>
      </w:r>
      <w:r w:rsidRPr="00D85BE7">
        <w:rPr>
          <w:rFonts w:ascii="Aptos" w:hAnsi="Aptos"/>
        </w:rPr>
        <w:t>(Panwar et al., 2023, p. 5)</w:t>
      </w:r>
      <w:r>
        <w:fldChar w:fldCharType="end"/>
      </w:r>
      <w:r>
        <w:t>.</w:t>
      </w:r>
    </w:p>
    <w:p w14:paraId="777A4744" w14:textId="5DC6AA0B" w:rsidR="00D85BE7" w:rsidRDefault="00D85BE7" w:rsidP="00D85BE7">
      <w:pPr>
        <w:pStyle w:val="ListParagraph"/>
        <w:numPr>
          <w:ilvl w:val="1"/>
          <w:numId w:val="12"/>
        </w:numPr>
        <w:spacing w:line="276" w:lineRule="auto"/>
        <w:contextualSpacing w:val="0"/>
      </w:pPr>
      <w:r>
        <w:t>A biodiversity conservation strategy …</w:t>
      </w:r>
    </w:p>
    <w:p w14:paraId="290CF16B" w14:textId="77777777" w:rsidR="00D85BE7" w:rsidRPr="001F0D19" w:rsidRDefault="00D85BE7" w:rsidP="00D85BE7">
      <w:pPr>
        <w:pStyle w:val="ListParagraph"/>
        <w:numPr>
          <w:ilvl w:val="2"/>
          <w:numId w:val="12"/>
        </w:numPr>
        <w:spacing w:line="276" w:lineRule="auto"/>
        <w:contextualSpacing w:val="0"/>
        <w:rPr>
          <w:rFonts w:eastAsia="Times New Roman" w:cs="Times New Roman"/>
          <w:kern w:val="0"/>
          <w:szCs w:val="24"/>
          <w14:ligatures w14:val="none"/>
        </w:rPr>
      </w:pPr>
      <w:r w:rsidRPr="001F0D19">
        <w:rPr>
          <w:rFonts w:eastAsia="Times New Roman" w:cs="Times New Roman"/>
          <w:kern w:val="0"/>
          <w:szCs w:val="24"/>
          <w14:ligatures w14:val="none"/>
        </w:rPr>
        <w:lastRenderedPageBreak/>
        <w:t xml:space="preserve">Feger, C., &amp; </w:t>
      </w:r>
      <w:proofErr w:type="spellStart"/>
      <w:r w:rsidRPr="001F0D19">
        <w:rPr>
          <w:rFonts w:eastAsia="Times New Roman" w:cs="Times New Roman"/>
          <w:kern w:val="0"/>
          <w:szCs w:val="24"/>
          <w14:ligatures w14:val="none"/>
        </w:rPr>
        <w:t>Mermet</w:t>
      </w:r>
      <w:proofErr w:type="spellEnd"/>
      <w:r w:rsidRPr="001F0D19">
        <w:rPr>
          <w:rFonts w:eastAsia="Times New Roman" w:cs="Times New Roman"/>
          <w:kern w:val="0"/>
          <w:szCs w:val="24"/>
          <w14:ligatures w14:val="none"/>
        </w:rPr>
        <w:t xml:space="preserve">, L. (2022). New Business Models for Biodiversity and Ecosystem Management Services: Action Research With a Large Environmental Sector Company. </w:t>
      </w:r>
      <w:r w:rsidRPr="001F0D19">
        <w:rPr>
          <w:rFonts w:eastAsia="Times New Roman" w:cs="Times New Roman"/>
          <w:i/>
          <w:iCs/>
          <w:kern w:val="0"/>
          <w:szCs w:val="24"/>
          <w14:ligatures w14:val="none"/>
        </w:rPr>
        <w:t>Organization &amp; Environment</w:t>
      </w:r>
      <w:r w:rsidRPr="001F0D19">
        <w:rPr>
          <w:rFonts w:eastAsia="Times New Roman" w:cs="Times New Roman"/>
          <w:kern w:val="0"/>
          <w:szCs w:val="24"/>
          <w14:ligatures w14:val="none"/>
        </w:rPr>
        <w:t xml:space="preserve">, </w:t>
      </w:r>
      <w:r w:rsidRPr="001F0D19">
        <w:rPr>
          <w:rFonts w:eastAsia="Times New Roman" w:cs="Times New Roman"/>
          <w:i/>
          <w:iCs/>
          <w:kern w:val="0"/>
          <w:szCs w:val="24"/>
          <w14:ligatures w14:val="none"/>
        </w:rPr>
        <w:t>35</w:t>
      </w:r>
      <w:r w:rsidRPr="001F0D19">
        <w:rPr>
          <w:rFonts w:eastAsia="Times New Roman" w:cs="Times New Roman"/>
          <w:kern w:val="0"/>
          <w:szCs w:val="24"/>
          <w14:ligatures w14:val="none"/>
        </w:rPr>
        <w:t>(2), 252–281.</w:t>
      </w:r>
    </w:p>
    <w:p w14:paraId="70966E0F" w14:textId="77777777" w:rsidR="00D85BE7" w:rsidRDefault="00D85BE7" w:rsidP="00D85BE7">
      <w:pPr>
        <w:pStyle w:val="ListParagraph"/>
        <w:numPr>
          <w:ilvl w:val="1"/>
          <w:numId w:val="12"/>
        </w:numPr>
        <w:spacing w:line="276" w:lineRule="auto"/>
        <w:contextualSpacing w:val="0"/>
      </w:pPr>
      <w:r>
        <w:t>A biodiversity restoration strategy …</w:t>
      </w:r>
    </w:p>
    <w:p w14:paraId="3928872E" w14:textId="2687B5C4" w:rsidR="00D85BE7" w:rsidRDefault="00D85BE7" w:rsidP="00D85BE7">
      <w:pPr>
        <w:pStyle w:val="ListParagraph"/>
        <w:numPr>
          <w:ilvl w:val="2"/>
          <w:numId w:val="12"/>
        </w:numPr>
        <w:spacing w:line="276" w:lineRule="auto"/>
        <w:contextualSpacing w:val="0"/>
      </w:pPr>
      <w:r>
        <w:t xml:space="preserve">O’Brien, S. A., </w:t>
      </w:r>
      <w:proofErr w:type="spellStart"/>
      <w:r>
        <w:t>Dehling</w:t>
      </w:r>
      <w:proofErr w:type="spellEnd"/>
      <w:r>
        <w:t xml:space="preserve">, D. M., &amp; </w:t>
      </w:r>
      <w:proofErr w:type="spellStart"/>
      <w:r>
        <w:t>Tylianakis</w:t>
      </w:r>
      <w:proofErr w:type="spellEnd"/>
      <w:r>
        <w:t xml:space="preserve">, J. M. (2022). The recovery of functional diversity with restoration. </w:t>
      </w:r>
      <w:r w:rsidRPr="00061A29">
        <w:rPr>
          <w:i/>
          <w:iCs/>
        </w:rPr>
        <w:t>Ecology</w:t>
      </w:r>
      <w:r>
        <w:t xml:space="preserve">, </w:t>
      </w:r>
      <w:r w:rsidRPr="00061A29">
        <w:rPr>
          <w:i/>
          <w:iCs/>
        </w:rPr>
        <w:t>103</w:t>
      </w:r>
      <w:r>
        <w:t xml:space="preserve">(3), e3618. </w:t>
      </w:r>
      <w:hyperlink r:id="rId21" w:history="1">
        <w:r>
          <w:rPr>
            <w:rStyle w:val="Hyperlink"/>
          </w:rPr>
          <w:t>https://doi.org/10.1002/ecy.3618</w:t>
        </w:r>
      </w:hyperlink>
    </w:p>
    <w:p w14:paraId="62D6B5B1" w14:textId="77777777" w:rsidR="00D85BE7" w:rsidRDefault="00D85BE7" w:rsidP="00D85BE7">
      <w:pPr>
        <w:pStyle w:val="ListParagraph"/>
        <w:numPr>
          <w:ilvl w:val="1"/>
          <w:numId w:val="12"/>
        </w:numPr>
        <w:spacing w:line="276" w:lineRule="auto"/>
        <w:contextualSpacing w:val="0"/>
      </w:pPr>
      <w:r>
        <w:t>A biodiversity compensation strategy …</w:t>
      </w:r>
    </w:p>
    <w:p w14:paraId="62053A2A" w14:textId="77777777" w:rsidR="00D85BE7" w:rsidRDefault="00D85BE7" w:rsidP="00D85BE7">
      <w:pPr>
        <w:pStyle w:val="ListParagraph"/>
        <w:numPr>
          <w:ilvl w:val="1"/>
          <w:numId w:val="12"/>
        </w:numPr>
        <w:spacing w:line="276" w:lineRule="auto"/>
        <w:contextualSpacing w:val="0"/>
      </w:pPr>
      <w:r>
        <w:t>A biodiversity reparation strategy …</w:t>
      </w:r>
    </w:p>
    <w:p w14:paraId="3909FB05" w14:textId="77777777" w:rsidR="00D85BE7" w:rsidRDefault="00D85BE7" w:rsidP="00D85BE7">
      <w:pPr>
        <w:pStyle w:val="ListParagraph"/>
        <w:numPr>
          <w:ilvl w:val="2"/>
          <w:numId w:val="12"/>
        </w:numPr>
        <w:spacing w:line="276" w:lineRule="auto"/>
        <w:contextualSpacing w:val="0"/>
      </w:pPr>
      <w:r>
        <w:t xml:space="preserve">One risk of conceptualizing business and biodiversity through a pre- or post-biodiversity loss temporal lens is that doing so justifies causing biodiversity loss. This raises the possibility that managers believe it is acceptable to cause the extinction of genes, species, or ecosystems if a post-loss strategy is used. This is especially true of the two off-site strategies of reparation and compensation. Both strategies explicitly justify biodiversity destruction if the company’s managers pay an equivalent of the value of the biodiversity destroyed. This approach relies on the philosophical approach of weak sustainability, in which ecological resources can be destroyed if their destruction is believed to result in an equal or greater increase in social resources </w:t>
      </w:r>
      <w:r>
        <w:fldChar w:fldCharType="begin"/>
      </w:r>
      <w:r>
        <w:instrText xml:space="preserve"> ADDIN ZOTERO_ITEM CSL_CITATION {"citationID":"9yZI0VfY","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instrText>
      </w:r>
      <w:r>
        <w:fldChar w:fldCharType="separate"/>
      </w:r>
      <w:r w:rsidRPr="00296801">
        <w:rPr>
          <w:rFonts w:ascii="Aptos" w:hAnsi="Aptos"/>
        </w:rPr>
        <w:t>(Roome, 2011)</w:t>
      </w:r>
      <w:r>
        <w:fldChar w:fldCharType="end"/>
      </w:r>
      <w:r>
        <w:t>.</w:t>
      </w:r>
    </w:p>
    <w:p w14:paraId="01CB8357" w14:textId="48427832" w:rsidR="00D85BE7" w:rsidRDefault="00D85BE7" w:rsidP="00D85BE7">
      <w:pPr>
        <w:pStyle w:val="ListParagraph"/>
        <w:numPr>
          <w:ilvl w:val="1"/>
          <w:numId w:val="12"/>
        </w:numPr>
        <w:spacing w:line="276" w:lineRule="auto"/>
        <w:contextualSpacing w:val="0"/>
      </w:pPr>
      <w:r>
        <w:t>Biodiversity restoration</w:t>
      </w:r>
    </w:p>
    <w:p w14:paraId="6A8C1E4F" w14:textId="070C5047" w:rsidR="00391387" w:rsidRPr="00391387" w:rsidRDefault="00391387" w:rsidP="006C12C3">
      <w:pPr>
        <w:pStyle w:val="ListParagraph"/>
        <w:numPr>
          <w:ilvl w:val="0"/>
          <w:numId w:val="12"/>
        </w:numPr>
        <w:spacing w:line="276" w:lineRule="auto"/>
        <w:contextualSpacing w:val="0"/>
      </w:pPr>
      <w:r>
        <w:rPr>
          <w:b/>
          <w:bCs/>
        </w:rPr>
        <w:t>Biodiversity credits.</w:t>
      </w:r>
    </w:p>
    <w:p w14:paraId="387E9C04" w14:textId="7F6246BF" w:rsidR="00391387" w:rsidRPr="00391387" w:rsidRDefault="00391387" w:rsidP="006C12C3">
      <w:pPr>
        <w:pStyle w:val="ListParagraph"/>
        <w:numPr>
          <w:ilvl w:val="0"/>
          <w:numId w:val="12"/>
        </w:numPr>
        <w:spacing w:line="276" w:lineRule="auto"/>
        <w:contextualSpacing w:val="0"/>
      </w:pPr>
      <w:r>
        <w:rPr>
          <w:b/>
          <w:bCs/>
        </w:rPr>
        <w:t>Biodiversity finance.</w:t>
      </w:r>
    </w:p>
    <w:p w14:paraId="55B6FB18" w14:textId="77777777" w:rsidR="00391387" w:rsidRDefault="00391387" w:rsidP="00391387">
      <w:pPr>
        <w:pStyle w:val="ListParagraph"/>
        <w:numPr>
          <w:ilvl w:val="1"/>
          <w:numId w:val="12"/>
        </w:numPr>
        <w:spacing w:line="276" w:lineRule="auto"/>
        <w:contextualSpacing w:val="0"/>
      </w:pPr>
      <w:r>
        <w:t xml:space="preserve">Benetto, E., Busch, T., Hickey, V., &amp; </w:t>
      </w:r>
      <w:proofErr w:type="spellStart"/>
      <w:r>
        <w:t>Verones</w:t>
      </w:r>
      <w:proofErr w:type="spellEnd"/>
      <w:r>
        <w:t xml:space="preserve">, F. (2023). Biodiversity Finance: Measuring and Managing Biodiversity in Corporations and Financial Markets. </w:t>
      </w:r>
      <w:r w:rsidRPr="006E4859">
        <w:rPr>
          <w:i/>
          <w:iCs/>
        </w:rPr>
        <w:t>Journal of Industrial Ecology</w:t>
      </w:r>
      <w:r>
        <w:t xml:space="preserve">. </w:t>
      </w:r>
      <w:hyperlink r:id="rId22" w:history="1">
        <w:r>
          <w:rPr>
            <w:rStyle w:val="Hyperlink"/>
          </w:rPr>
          <w:t>https://jie.yale.edu/biodiversity-finance-measuring-and-managing-biodiversity-corporations-and-financial-markets</w:t>
        </w:r>
      </w:hyperlink>
    </w:p>
    <w:p w14:paraId="67CB9F9C" w14:textId="77777777" w:rsidR="00391387" w:rsidRPr="00A918D0" w:rsidRDefault="00391387" w:rsidP="00391387">
      <w:pPr>
        <w:pStyle w:val="ListParagraph"/>
        <w:numPr>
          <w:ilvl w:val="1"/>
          <w:numId w:val="12"/>
        </w:numPr>
        <w:spacing w:line="276" w:lineRule="auto"/>
        <w:contextualSpacing w:val="0"/>
      </w:pPr>
      <w:r w:rsidRPr="000813CC">
        <w:rPr>
          <w:rFonts w:eastAsia="Times New Roman" w:cs="Times New Roman"/>
          <w:kern w:val="0"/>
          <w:szCs w:val="24"/>
          <w14:ligatures w14:val="none"/>
        </w:rPr>
        <w:t xml:space="preserve">Flammer, C., Giroux, T., &amp; Heal, G. M. (2023). </w:t>
      </w:r>
      <w:r w:rsidRPr="000813CC">
        <w:rPr>
          <w:rFonts w:eastAsia="Times New Roman" w:cs="Times New Roman"/>
          <w:i/>
          <w:iCs/>
          <w:kern w:val="0"/>
          <w:szCs w:val="24"/>
          <w14:ligatures w14:val="none"/>
        </w:rPr>
        <w:t>Biodiversity Finance</w:t>
      </w:r>
      <w:r w:rsidRPr="000813CC">
        <w:rPr>
          <w:rFonts w:eastAsia="Times New Roman" w:cs="Times New Roman"/>
          <w:kern w:val="0"/>
          <w:szCs w:val="24"/>
          <w14:ligatures w14:val="none"/>
        </w:rPr>
        <w:t xml:space="preserve"> (SSRN Scholarly Paper 4379451). </w:t>
      </w:r>
      <w:hyperlink r:id="rId23" w:history="1">
        <w:r w:rsidRPr="000813CC">
          <w:rPr>
            <w:rFonts w:eastAsia="Times New Roman" w:cs="Times New Roman"/>
            <w:color w:val="0000FF"/>
            <w:kern w:val="0"/>
            <w:szCs w:val="24"/>
            <w:u w:val="single"/>
            <w14:ligatures w14:val="none"/>
          </w:rPr>
          <w:t>https://doi.org/10.2139/ssrn.4379451</w:t>
        </w:r>
      </w:hyperlink>
    </w:p>
    <w:p w14:paraId="09B6FFFD" w14:textId="77777777" w:rsidR="00391387" w:rsidRDefault="00391387" w:rsidP="00391387">
      <w:pPr>
        <w:pStyle w:val="ListParagraph"/>
        <w:numPr>
          <w:ilvl w:val="1"/>
          <w:numId w:val="12"/>
        </w:numPr>
        <w:spacing w:line="276" w:lineRule="auto"/>
        <w:contextualSpacing w:val="0"/>
      </w:pPr>
      <w:hyperlink r:id="rId24" w:history="1">
        <w:r w:rsidRPr="00E47AAF">
          <w:rPr>
            <w:rStyle w:val="Hyperlink"/>
          </w:rPr>
          <w:t>https://www.wbcsd.org/resources/natural-climate-solutions-for-the-voluntary-carbon-market-an-investor-guide-for-companies-and-financial-institutions/</w:t>
        </w:r>
      </w:hyperlink>
      <w:r>
        <w:t xml:space="preserve"> </w:t>
      </w:r>
    </w:p>
    <w:p w14:paraId="6470C809" w14:textId="53DBA19B" w:rsidR="00391387" w:rsidRDefault="00391387" w:rsidP="00391387">
      <w:pPr>
        <w:pStyle w:val="ListParagraph"/>
        <w:numPr>
          <w:ilvl w:val="1"/>
          <w:numId w:val="12"/>
        </w:numPr>
        <w:spacing w:line="276" w:lineRule="auto"/>
        <w:contextualSpacing w:val="0"/>
      </w:pPr>
      <w:r>
        <w:t xml:space="preserve">Biodiversity bonds </w:t>
      </w:r>
      <w:hyperlink r:id="rId25" w:history="1">
        <w:r w:rsidRPr="00CD6389">
          <w:rPr>
            <w:rStyle w:val="Hyperlink"/>
          </w:rPr>
          <w:t>https://am.pictet/en/belgium/global-articles/2024/monthly-markets-views/fixed-income/biodiversity-bonds</w:t>
        </w:r>
      </w:hyperlink>
      <w:r>
        <w:t xml:space="preserve"> </w:t>
      </w:r>
    </w:p>
    <w:p w14:paraId="02AC8DB1" w14:textId="056BD305" w:rsidR="00391387" w:rsidRPr="006C12C3" w:rsidRDefault="00391387" w:rsidP="00391387">
      <w:pPr>
        <w:pStyle w:val="ListParagraph"/>
        <w:numPr>
          <w:ilvl w:val="1"/>
          <w:numId w:val="12"/>
        </w:numPr>
        <w:spacing w:line="276" w:lineRule="auto"/>
        <w:contextualSpacing w:val="0"/>
      </w:pPr>
      <w:r>
        <w:t xml:space="preserve">Moving from business- to ecosystem-level thinking </w:t>
      </w:r>
      <w:r>
        <w:fldChar w:fldCharType="begin"/>
      </w:r>
      <w:r>
        <w:instrText xml:space="preserve"> ADDIN ZOTERO_ITEM CSL_CITATION {"citationID":"3X8v7CEg","properties":{"formattedCitation":"(WCMC, 2023)","plainCitation":"(WCMC, 2023)","noteIndex":0},"citationItems":[{"id":24824,"uris":["http://zotero.org/users/6190607/items/9HJZABRR"],"itemData":{"id":24824,"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fldChar w:fldCharType="separate"/>
      </w:r>
      <w:r w:rsidRPr="00391387">
        <w:rPr>
          <w:rFonts w:ascii="Aptos" w:hAnsi="Aptos"/>
        </w:rPr>
        <w:t>(WCMC, 2023)</w:t>
      </w:r>
      <w:r>
        <w:fldChar w:fldCharType="end"/>
      </w:r>
    </w:p>
    <w:p w14:paraId="3B5A9C18" w14:textId="6CD92F44" w:rsidR="000375EE" w:rsidRDefault="00391387" w:rsidP="00391387">
      <w:pPr>
        <w:pStyle w:val="Heading2"/>
      </w:pPr>
      <w:r>
        <w:t>S</w:t>
      </w:r>
      <w:r w:rsidR="000375EE">
        <w:t>ystemic change</w:t>
      </w:r>
    </w:p>
    <w:p w14:paraId="64AA4E9F" w14:textId="51768785" w:rsidR="00221370" w:rsidRDefault="000375EE" w:rsidP="006C12C3">
      <w:pPr>
        <w:pStyle w:val="ListParagraph"/>
        <w:numPr>
          <w:ilvl w:val="0"/>
          <w:numId w:val="12"/>
        </w:numPr>
        <w:spacing w:line="276" w:lineRule="auto"/>
        <w:contextualSpacing w:val="0"/>
      </w:pPr>
      <w:r w:rsidRPr="000375EE">
        <w:rPr>
          <w:b/>
          <w:bCs/>
        </w:rPr>
        <w:t>Collective action and pre-competitive collaboration</w:t>
      </w:r>
      <w:r>
        <w:t xml:space="preserve">. </w:t>
      </w:r>
      <w:r w:rsidR="00A31CEF">
        <w:t>“</w:t>
      </w:r>
      <w:r w:rsidR="00A31CEF" w:rsidRPr="00A31CEF">
        <w:t>One Planet Business for Biodiversity (OP2B) is an international cross-sectorial, action-oriented business coalition on biodiversity with a specific focus on agriculture</w:t>
      </w:r>
      <w:r w:rsidR="00A31CEF">
        <w:t>”</w:t>
      </w:r>
      <w:r w:rsidR="00B75216">
        <w:t xml:space="preserve"> </w:t>
      </w:r>
      <w:r w:rsidR="00B75216">
        <w:fldChar w:fldCharType="begin"/>
      </w:r>
      <w:r>
        <w: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instrText>
      </w:r>
      <w:r w:rsidR="00B75216">
        <w:fldChar w:fldCharType="separate"/>
      </w:r>
      <w:r w:rsidR="00B75216" w:rsidRPr="00B75216">
        <w:rPr>
          <w:rFonts w:ascii="Aptos" w:hAnsi="Aptos"/>
        </w:rPr>
        <w:t>(WBCSD, 2024)</w:t>
      </w:r>
      <w:r w:rsidR="00B75216">
        <w:fldChar w:fldCharType="end"/>
      </w:r>
      <w:r w:rsidR="00B75216">
        <w:t>.</w:t>
      </w:r>
    </w:p>
    <w:p w14:paraId="32C7719E" w14:textId="65C09A26" w:rsidR="004C1257" w:rsidRDefault="00AE5832" w:rsidP="008319C1">
      <w:pPr>
        <w:pStyle w:val="Heading1"/>
        <w:spacing w:line="276" w:lineRule="auto"/>
      </w:pPr>
      <w:r>
        <w:t>Future research and practice on business and biodiversity</w:t>
      </w:r>
    </w:p>
    <w:p w14:paraId="0F9F8669" w14:textId="0BB8EA3F" w:rsidR="00AE5832" w:rsidRDefault="00AE5832" w:rsidP="008319C1">
      <w:pPr>
        <w:pStyle w:val="Heading2"/>
        <w:spacing w:after="240" w:line="276" w:lineRule="auto"/>
      </w:pPr>
      <w:r>
        <w:t>Business or industry level impacts</w:t>
      </w:r>
    </w:p>
    <w:p w14:paraId="0277E24B" w14:textId="570333A4" w:rsidR="00A918D0" w:rsidRDefault="00A918D0" w:rsidP="0045465B">
      <w:pPr>
        <w:pStyle w:val="ListParagraph"/>
        <w:numPr>
          <w:ilvl w:val="0"/>
          <w:numId w:val="12"/>
        </w:numPr>
        <w:spacing w:line="276" w:lineRule="auto"/>
        <w:contextualSpacing w:val="0"/>
      </w:pPr>
      <w:r>
        <w:t xml:space="preserve">See p. 1377 in White et al. </w:t>
      </w:r>
      <w:r>
        <w:fldChar w:fldCharType="begin"/>
      </w:r>
      <w:r w:rsidR="000375EE">
        <w:instrText xml:space="preserve"> ADDIN ZOTERO_ITEM CSL_CITATION {"citationID":"vklx4RTL","properties":{"formattedCitation":"(White et al., 2024)","plainCitation":"(White et al., 2024)","noteIndex":0},"citationItems":[{"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A918D0">
        <w:rPr>
          <w:rFonts w:ascii="Aptos" w:hAnsi="Aptos"/>
        </w:rPr>
        <w:t>(White et al., 2024)</w:t>
      </w:r>
      <w:r>
        <w:fldChar w:fldCharType="end"/>
      </w:r>
    </w:p>
    <w:p w14:paraId="75F432BF" w14:textId="26CC30C6" w:rsidR="00AE5832" w:rsidRDefault="00AE5832" w:rsidP="0045465B">
      <w:pPr>
        <w:pStyle w:val="ListParagraph"/>
        <w:numPr>
          <w:ilvl w:val="0"/>
          <w:numId w:val="12"/>
        </w:numPr>
        <w:spacing w:line="276" w:lineRule="auto"/>
        <w:contextualSpacing w:val="0"/>
      </w:pPr>
      <w:r>
        <w:t xml:space="preserve">Irvine-Broque, A., &amp; Dempsey, J. (2023). Risky business: Protecting nature, protecting wealth? </w:t>
      </w:r>
      <w:r w:rsidRPr="001F0D19">
        <w:rPr>
          <w:i/>
          <w:iCs/>
        </w:rPr>
        <w:t>Conservation Letters</w:t>
      </w:r>
      <w:r>
        <w:t xml:space="preserve">, </w:t>
      </w:r>
      <w:r w:rsidRPr="001F0D19">
        <w:rPr>
          <w:i/>
          <w:iCs/>
        </w:rPr>
        <w:t>n/a</w:t>
      </w:r>
      <w:r>
        <w:t xml:space="preserve">(n/a), e12969. </w:t>
      </w:r>
      <w:hyperlink r:id="rId26" w:history="1">
        <w:r>
          <w:rPr>
            <w:rStyle w:val="Hyperlink"/>
          </w:rPr>
          <w:t>https://doi.org/10.1111/conl.12969</w:t>
        </w:r>
      </w:hyperlink>
    </w:p>
    <w:p w14:paraId="12D850C6" w14:textId="7F783BF4" w:rsidR="00AE5832" w:rsidRPr="00AE5832" w:rsidRDefault="00AE5832" w:rsidP="008319C1">
      <w:pPr>
        <w:pStyle w:val="ListParagraph"/>
        <w:numPr>
          <w:ilvl w:val="0"/>
          <w:numId w:val="12"/>
        </w:numPr>
        <w:spacing w:line="276" w:lineRule="auto"/>
        <w:contextualSpacing w:val="0"/>
      </w:pPr>
      <w:r>
        <w:fldChar w:fldCharType="begin"/>
      </w:r>
      <w:r w:rsidR="000375EE">
        <w:instrText xml:space="preserve"> ADDIN ZOTERO_ITEM CSL_CITATION {"citationID":"g3Al96G3","properties":{"formattedCitation":"(Roome, 1998)","plainCitation":"(Roome, 1998)","noteIndex":0},"citationItems":[{"id":2614,"uris":["http://zotero.org/users/6190607/items/XT6DDZJD"],"itemData":{"id":2614,"type":"book","note":"Citation Key: Roome1998","publisher":"Island Press","title":"Sustainability Strategies for Industry: The Future of Corporate Practice","author":[{"family":"Roome","given":"Nigel"}],"editor":[{"family":"Roome","given":"Nigel"}],"issued":{"date-parts":[["1998"]]}}}],"schema":"https://github.com/citation-style-language/schema/raw/master/csl-citation.json"} </w:instrText>
      </w:r>
      <w:r>
        <w:fldChar w:fldCharType="separate"/>
      </w:r>
      <w:r w:rsidR="00296801" w:rsidRPr="00296801">
        <w:rPr>
          <w:rFonts w:ascii="Aptos" w:hAnsi="Aptos"/>
        </w:rPr>
        <w:t>(Roome, 1998)</w:t>
      </w:r>
      <w:r>
        <w:fldChar w:fldCharType="end"/>
      </w:r>
      <w:r>
        <w:t>: Sustainability strategies for industry</w:t>
      </w:r>
    </w:p>
    <w:p w14:paraId="4B9FBF53" w14:textId="77777777" w:rsidR="004C1257" w:rsidRDefault="004C1257" w:rsidP="008319C1">
      <w:pPr>
        <w:pStyle w:val="Heading1"/>
        <w:spacing w:line="276" w:lineRule="auto"/>
        <w:sectPr w:rsidR="004C1257">
          <w:pgSz w:w="12240" w:h="15840"/>
          <w:pgMar w:top="1440" w:right="1440" w:bottom="1440" w:left="1440" w:header="720" w:footer="720" w:gutter="0"/>
          <w:cols w:space="720"/>
          <w:docGrid w:linePitch="360"/>
        </w:sectPr>
      </w:pPr>
    </w:p>
    <w:p w14:paraId="0E620B70" w14:textId="0185197C" w:rsidR="000813CC" w:rsidRDefault="000813CC" w:rsidP="008319C1">
      <w:pPr>
        <w:pStyle w:val="Heading1"/>
        <w:spacing w:line="276" w:lineRule="auto"/>
      </w:pPr>
      <w:r>
        <w:lastRenderedPageBreak/>
        <w:t>References</w:t>
      </w:r>
    </w:p>
    <w:p w14:paraId="53B17B7A" w14:textId="77777777" w:rsidR="00D85BE7" w:rsidRPr="00D85BE7" w:rsidRDefault="000813CC" w:rsidP="00D85BE7">
      <w:pPr>
        <w:pStyle w:val="Bibliography"/>
        <w:rPr>
          <w:rFonts w:ascii="Aptos" w:hAnsi="Aptos"/>
        </w:rPr>
      </w:pPr>
      <w:r>
        <w:fldChar w:fldCharType="begin"/>
      </w:r>
      <w:r w:rsidR="003357A0">
        <w:instrText xml:space="preserve"> ADDIN ZOTERO_BIBL {"uncited":[],"omitted":[],"custom":[]} CSL_BIBLIOGRAPHY </w:instrText>
      </w:r>
      <w:r>
        <w:fldChar w:fldCharType="separate"/>
      </w:r>
      <w:r w:rsidR="00D85BE7" w:rsidRPr="00D85BE7">
        <w:rPr>
          <w:rFonts w:ascii="Aptos" w:hAnsi="Aptos"/>
        </w:rPr>
        <w:t xml:space="preserve">Ben </w:t>
      </w:r>
      <w:proofErr w:type="spellStart"/>
      <w:r w:rsidR="00D85BE7" w:rsidRPr="00D85BE7">
        <w:rPr>
          <w:rFonts w:ascii="Aptos" w:hAnsi="Aptos"/>
        </w:rPr>
        <w:t>Rejeb-Mzah</w:t>
      </w:r>
      <w:proofErr w:type="spellEnd"/>
      <w:r w:rsidR="00D85BE7" w:rsidRPr="00D85BE7">
        <w:rPr>
          <w:rFonts w:ascii="Aptos" w:hAnsi="Aptos"/>
        </w:rPr>
        <w:t xml:space="preserve">, I., Jaubert, N., Mrabet, H., &amp; Vincent, A. (2024). </w:t>
      </w:r>
      <w:r w:rsidR="00D85BE7" w:rsidRPr="00D85BE7">
        <w:rPr>
          <w:rFonts w:ascii="Aptos" w:hAnsi="Aptos"/>
          <w:i/>
          <w:iCs/>
        </w:rPr>
        <w:t>Quantifying Biodiversity Loss Risk: Biodiversity intactness indices</w:t>
      </w:r>
      <w:r w:rsidR="00D85BE7" w:rsidRPr="00D85BE7">
        <w:rPr>
          <w:rFonts w:ascii="Aptos" w:hAnsi="Aptos"/>
        </w:rPr>
        <w:t xml:space="preserve"> (SSRN Scholarly Paper 4888492). https://papers.ssrn.com/abstract=4888492</w:t>
      </w:r>
    </w:p>
    <w:p w14:paraId="5ADAE7B6" w14:textId="77777777" w:rsidR="00D85BE7" w:rsidRPr="00D85BE7" w:rsidRDefault="00D85BE7" w:rsidP="00D85BE7">
      <w:pPr>
        <w:pStyle w:val="Bibliography"/>
        <w:rPr>
          <w:rFonts w:ascii="Aptos" w:hAnsi="Aptos"/>
        </w:rPr>
      </w:pPr>
      <w:r w:rsidRPr="00D85BE7">
        <w:rPr>
          <w:rFonts w:ascii="Aptos" w:hAnsi="Aptos"/>
        </w:rPr>
        <w:t xml:space="preserve">Berrisford, K. (2021, December 21). </w:t>
      </w:r>
      <w:r w:rsidRPr="00D85BE7">
        <w:rPr>
          <w:rFonts w:ascii="Aptos" w:hAnsi="Aptos"/>
          <w:i/>
          <w:iCs/>
        </w:rPr>
        <w:t>A Simple and Visual Definition of Biodiversity</w:t>
      </w:r>
      <w:r w:rsidRPr="00D85BE7">
        <w:rPr>
          <w:rFonts w:ascii="Aptos" w:hAnsi="Aptos"/>
        </w:rPr>
        <w:t>. Network for Business Sustainability. https://www.nbs.net/articles/a-simple-and-visual-definition-of-biodiversity</w:t>
      </w:r>
    </w:p>
    <w:p w14:paraId="1AF81CA4" w14:textId="77777777" w:rsidR="00D85BE7" w:rsidRPr="00D85BE7" w:rsidRDefault="00D85BE7" w:rsidP="00D85BE7">
      <w:pPr>
        <w:pStyle w:val="Bibliography"/>
        <w:rPr>
          <w:rFonts w:ascii="Aptos" w:hAnsi="Aptos"/>
        </w:rPr>
      </w:pPr>
      <w:r w:rsidRPr="00D85BE7">
        <w:rPr>
          <w:rFonts w:ascii="Aptos" w:hAnsi="Aptos"/>
        </w:rPr>
        <w:t xml:space="preserve">CBD. (2022, December 19). </w:t>
      </w:r>
      <w:r w:rsidRPr="00D85BE7">
        <w:rPr>
          <w:rFonts w:ascii="Aptos" w:hAnsi="Aptos"/>
          <w:i/>
          <w:iCs/>
        </w:rPr>
        <w:t>15/4.</w:t>
      </w:r>
      <w:r w:rsidRPr="00D85BE7">
        <w:rPr>
          <w:rFonts w:ascii="Aptos" w:hAnsi="Aptos"/>
          <w:i/>
          <w:iCs/>
        </w:rPr>
        <w:tab/>
        <w:t>Kunming-Montreal Global Biodiversity Framework</w:t>
      </w:r>
      <w:r w:rsidRPr="00D85BE7">
        <w:rPr>
          <w:rFonts w:ascii="Aptos" w:hAnsi="Aptos"/>
        </w:rPr>
        <w:t>. https://www.cbd.int/doc/decisions/cop-15/cop-15-dec-04-en.pdf</w:t>
      </w:r>
    </w:p>
    <w:p w14:paraId="3B6F8C28" w14:textId="77777777" w:rsidR="00D85BE7" w:rsidRPr="00D85BE7" w:rsidRDefault="00D85BE7" w:rsidP="00D85BE7">
      <w:pPr>
        <w:pStyle w:val="Bibliography"/>
        <w:rPr>
          <w:rFonts w:ascii="Aptos" w:hAnsi="Aptos"/>
        </w:rPr>
      </w:pPr>
      <w:r w:rsidRPr="00D85BE7">
        <w:rPr>
          <w:rFonts w:ascii="Aptos" w:hAnsi="Aptos"/>
        </w:rPr>
        <w:t xml:space="preserve">Evison, W., &amp; Knight, C. (2010). </w:t>
      </w:r>
      <w:r w:rsidRPr="00D85BE7">
        <w:rPr>
          <w:rFonts w:ascii="Aptos" w:hAnsi="Aptos"/>
          <w:i/>
          <w:iCs/>
        </w:rPr>
        <w:t>Biodiversity and business risk</w:t>
      </w:r>
      <w:r w:rsidRPr="00D85BE7">
        <w:rPr>
          <w:rFonts w:ascii="Aptos" w:hAnsi="Aptos"/>
        </w:rPr>
        <w:t>. PricewaterhouseCoopers and the World Economic Forum.</w:t>
      </w:r>
    </w:p>
    <w:p w14:paraId="4160A66F" w14:textId="77777777" w:rsidR="00D85BE7" w:rsidRPr="00D85BE7" w:rsidRDefault="00D85BE7" w:rsidP="00D85BE7">
      <w:pPr>
        <w:pStyle w:val="Bibliography"/>
        <w:rPr>
          <w:rFonts w:ascii="Aptos" w:hAnsi="Aptos"/>
        </w:rPr>
      </w:pPr>
      <w:proofErr w:type="spellStart"/>
      <w:r w:rsidRPr="00D85BE7">
        <w:rPr>
          <w:rFonts w:ascii="Aptos" w:hAnsi="Aptos"/>
        </w:rPr>
        <w:t>Galusky</w:t>
      </w:r>
      <w:proofErr w:type="spellEnd"/>
      <w:r w:rsidRPr="00D85BE7">
        <w:rPr>
          <w:rFonts w:ascii="Aptos" w:hAnsi="Aptos"/>
        </w:rPr>
        <w:t xml:space="preserve">, W. J. (2000). The Promise of Conservation Biology: The Professional and Political Challenges of an Explicitly Normative Science. </w:t>
      </w:r>
      <w:r w:rsidRPr="00D85BE7">
        <w:rPr>
          <w:rFonts w:ascii="Aptos" w:hAnsi="Aptos"/>
          <w:i/>
          <w:iCs/>
        </w:rPr>
        <w:t>Organization &amp; Environment</w:t>
      </w:r>
      <w:r w:rsidRPr="00D85BE7">
        <w:rPr>
          <w:rFonts w:ascii="Aptos" w:hAnsi="Aptos"/>
        </w:rPr>
        <w:t xml:space="preserve">, </w:t>
      </w:r>
      <w:r w:rsidRPr="00D85BE7">
        <w:rPr>
          <w:rFonts w:ascii="Aptos" w:hAnsi="Aptos"/>
          <w:i/>
          <w:iCs/>
        </w:rPr>
        <w:t>13</w:t>
      </w:r>
      <w:r w:rsidRPr="00D85BE7">
        <w:rPr>
          <w:rFonts w:ascii="Aptos" w:hAnsi="Aptos"/>
        </w:rPr>
        <w:t>(2), 226–232. https://doi.org/10.1177/1086026600132008</w:t>
      </w:r>
    </w:p>
    <w:p w14:paraId="33DDCA3D" w14:textId="77777777" w:rsidR="00D85BE7" w:rsidRPr="00D85BE7" w:rsidRDefault="00D85BE7" w:rsidP="00D85BE7">
      <w:pPr>
        <w:pStyle w:val="Bibliography"/>
        <w:rPr>
          <w:rFonts w:ascii="Aptos" w:hAnsi="Aptos"/>
        </w:rPr>
      </w:pPr>
      <w:r w:rsidRPr="00D85BE7">
        <w:rPr>
          <w:rFonts w:ascii="Aptos" w:hAnsi="Aptos"/>
        </w:rPr>
        <w:t xml:space="preserve">Gann, G. D., McDonald, T., Walder, B., Aronson, J., Nelson, C. R., Jonson, J., Hallett, J. G., Eisenberg, C., </w:t>
      </w:r>
      <w:proofErr w:type="spellStart"/>
      <w:r w:rsidRPr="00D85BE7">
        <w:rPr>
          <w:rFonts w:ascii="Aptos" w:hAnsi="Aptos"/>
        </w:rPr>
        <w:t>Guariguata</w:t>
      </w:r>
      <w:proofErr w:type="spellEnd"/>
      <w:r w:rsidRPr="00D85BE7">
        <w:rPr>
          <w:rFonts w:ascii="Aptos" w:hAnsi="Aptos"/>
        </w:rPr>
        <w:t xml:space="preserve">, M. R., Liu, J., Hua, F., Echeverría, C., Gonzales, E., Shaw, N., </w:t>
      </w:r>
      <w:proofErr w:type="spellStart"/>
      <w:r w:rsidRPr="00D85BE7">
        <w:rPr>
          <w:rFonts w:ascii="Aptos" w:hAnsi="Aptos"/>
        </w:rPr>
        <w:t>Decleer</w:t>
      </w:r>
      <w:proofErr w:type="spellEnd"/>
      <w:r w:rsidRPr="00D85BE7">
        <w:rPr>
          <w:rFonts w:ascii="Aptos" w:hAnsi="Aptos"/>
        </w:rPr>
        <w:t xml:space="preserve">, K., &amp; Dixon, K. W. (2019). International principles and standards for the practice of ecological restoration. Second edition. </w:t>
      </w:r>
      <w:r w:rsidRPr="00D85BE7">
        <w:rPr>
          <w:rFonts w:ascii="Aptos" w:hAnsi="Aptos"/>
          <w:i/>
          <w:iCs/>
        </w:rPr>
        <w:t>Restoration Ecology</w:t>
      </w:r>
      <w:r w:rsidRPr="00D85BE7">
        <w:rPr>
          <w:rFonts w:ascii="Aptos" w:hAnsi="Aptos"/>
        </w:rPr>
        <w:t xml:space="preserve">, </w:t>
      </w:r>
      <w:r w:rsidRPr="00D85BE7">
        <w:rPr>
          <w:rFonts w:ascii="Aptos" w:hAnsi="Aptos"/>
          <w:i/>
          <w:iCs/>
        </w:rPr>
        <w:t>27</w:t>
      </w:r>
      <w:r w:rsidRPr="00D85BE7">
        <w:rPr>
          <w:rFonts w:ascii="Aptos" w:hAnsi="Aptos"/>
        </w:rPr>
        <w:t>(S1). https://doi.org/10.1111/rec.13035</w:t>
      </w:r>
    </w:p>
    <w:p w14:paraId="5EA45ECC" w14:textId="77777777" w:rsidR="00D85BE7" w:rsidRPr="00D85BE7" w:rsidRDefault="00D85BE7" w:rsidP="00D85BE7">
      <w:pPr>
        <w:pStyle w:val="Bibliography"/>
        <w:rPr>
          <w:rFonts w:ascii="Aptos" w:hAnsi="Aptos"/>
        </w:rPr>
      </w:pPr>
      <w:r w:rsidRPr="00D85BE7">
        <w:rPr>
          <w:rFonts w:ascii="Aptos" w:hAnsi="Aptos"/>
        </w:rPr>
        <w:t xml:space="preserve">Hanson, C., Ranganathan, J., Iceland, C., &amp; </w:t>
      </w:r>
      <w:proofErr w:type="spellStart"/>
      <w:r w:rsidRPr="00D85BE7">
        <w:rPr>
          <w:rFonts w:ascii="Aptos" w:hAnsi="Aptos"/>
        </w:rPr>
        <w:t>Finisdore</w:t>
      </w:r>
      <w:proofErr w:type="spellEnd"/>
      <w:r w:rsidRPr="00D85BE7">
        <w:rPr>
          <w:rFonts w:ascii="Aptos" w:hAnsi="Aptos"/>
        </w:rPr>
        <w:t xml:space="preserve">, J. (2012). </w:t>
      </w:r>
      <w:r w:rsidRPr="00D85BE7">
        <w:rPr>
          <w:rFonts w:ascii="Aptos" w:hAnsi="Aptos"/>
          <w:i/>
          <w:iCs/>
        </w:rPr>
        <w:t>The corporate ecosystem services review: Guidelines for identifying business risks and opportunities arising from ecosystem change. Version 2.0</w:t>
      </w:r>
      <w:r w:rsidRPr="00D85BE7">
        <w:rPr>
          <w:rFonts w:ascii="Aptos" w:hAnsi="Aptos"/>
        </w:rPr>
        <w:t xml:space="preserve"> (p. 48). World Resources Institute. https://www.wri.org/research/corporate-ecosystem-services-review</w:t>
      </w:r>
    </w:p>
    <w:p w14:paraId="62D5B3BD" w14:textId="77777777" w:rsidR="00D85BE7" w:rsidRPr="00D85BE7" w:rsidRDefault="00D85BE7" w:rsidP="00D85BE7">
      <w:pPr>
        <w:pStyle w:val="Bibliography"/>
        <w:rPr>
          <w:rFonts w:ascii="Aptos" w:hAnsi="Aptos"/>
        </w:rPr>
      </w:pPr>
      <w:proofErr w:type="spellStart"/>
      <w:r w:rsidRPr="00D85BE7">
        <w:rPr>
          <w:rFonts w:ascii="Aptos" w:hAnsi="Aptos"/>
        </w:rPr>
        <w:t>Kedward</w:t>
      </w:r>
      <w:proofErr w:type="spellEnd"/>
      <w:r w:rsidRPr="00D85BE7">
        <w:rPr>
          <w:rFonts w:ascii="Aptos" w:hAnsi="Aptos"/>
        </w:rPr>
        <w:t xml:space="preserve">, K., Ryan-Collins, J., &amp; Chenet, H. (2020). </w:t>
      </w:r>
      <w:r w:rsidRPr="00D85BE7">
        <w:rPr>
          <w:rFonts w:ascii="Aptos" w:hAnsi="Aptos"/>
          <w:i/>
          <w:iCs/>
        </w:rPr>
        <w:t>Managing nature-related  financial risks: A precautionary  policy approach for central  banks and financial supervisors</w:t>
      </w:r>
      <w:r w:rsidRPr="00D85BE7">
        <w:rPr>
          <w:rFonts w:ascii="Aptos" w:hAnsi="Aptos"/>
        </w:rPr>
        <w:t xml:space="preserve"> </w:t>
      </w:r>
      <w:r w:rsidRPr="00D85BE7">
        <w:rPr>
          <w:rFonts w:ascii="Aptos" w:hAnsi="Aptos"/>
        </w:rPr>
        <w:lastRenderedPageBreak/>
        <w:t>[Working Paper]. https://www.ucl.ac.uk/bartlett/public-purpose/publications/2020/aug/managing-nature-related-financial-risks</w:t>
      </w:r>
    </w:p>
    <w:p w14:paraId="3B5D4EA0" w14:textId="77777777" w:rsidR="00D85BE7" w:rsidRPr="00D85BE7" w:rsidRDefault="00D85BE7" w:rsidP="00D85BE7">
      <w:pPr>
        <w:pStyle w:val="Bibliography"/>
        <w:rPr>
          <w:rFonts w:ascii="Aptos" w:hAnsi="Aptos"/>
        </w:rPr>
      </w:pPr>
      <w:proofErr w:type="spellStart"/>
      <w:r w:rsidRPr="00D85BE7">
        <w:rPr>
          <w:rFonts w:ascii="Aptos" w:hAnsi="Aptos"/>
        </w:rPr>
        <w:t>Kedward</w:t>
      </w:r>
      <w:proofErr w:type="spellEnd"/>
      <w:r w:rsidRPr="00D85BE7">
        <w:rPr>
          <w:rFonts w:ascii="Aptos" w:hAnsi="Aptos"/>
        </w:rPr>
        <w:t xml:space="preserve">, K., Ryan-Collins, J., &amp; Chenet, H. (2022). Biodiversity loss and climate change interactions: Financial stability implications for central banks and financial supervisors. </w:t>
      </w:r>
      <w:r w:rsidRPr="00D85BE7">
        <w:rPr>
          <w:rFonts w:ascii="Aptos" w:hAnsi="Aptos"/>
          <w:i/>
          <w:iCs/>
        </w:rPr>
        <w:t>Climate Policy</w:t>
      </w:r>
      <w:r w:rsidRPr="00D85BE7">
        <w:rPr>
          <w:rFonts w:ascii="Aptos" w:hAnsi="Aptos"/>
        </w:rPr>
        <w:t>, 1–19. https://doi.org/10.1080/14693062.2022.2107475</w:t>
      </w:r>
    </w:p>
    <w:p w14:paraId="059E185C" w14:textId="77777777" w:rsidR="00D85BE7" w:rsidRPr="00D85BE7" w:rsidRDefault="00D85BE7" w:rsidP="00D85BE7">
      <w:pPr>
        <w:pStyle w:val="Bibliography"/>
        <w:rPr>
          <w:rFonts w:ascii="Aptos" w:hAnsi="Aptos"/>
        </w:rPr>
      </w:pPr>
      <w:r w:rsidRPr="00D85BE7">
        <w:rPr>
          <w:rFonts w:ascii="Aptos" w:hAnsi="Aptos"/>
        </w:rPr>
        <w:t xml:space="preserve">Panwar, R., Ober, H., &amp; </w:t>
      </w:r>
      <w:proofErr w:type="spellStart"/>
      <w:r w:rsidRPr="00D85BE7">
        <w:rPr>
          <w:rFonts w:ascii="Aptos" w:hAnsi="Aptos"/>
        </w:rPr>
        <w:t>Pinkse</w:t>
      </w:r>
      <w:proofErr w:type="spellEnd"/>
      <w:r w:rsidRPr="00D85BE7">
        <w:rPr>
          <w:rFonts w:ascii="Aptos" w:hAnsi="Aptos"/>
        </w:rPr>
        <w:t xml:space="preserve">, J. (2023). The uncomfortable relationship between business and biodiversity: Advancing research on business strategies for biodiversity protection. </w:t>
      </w:r>
      <w:r w:rsidRPr="00D85BE7">
        <w:rPr>
          <w:rFonts w:ascii="Aptos" w:hAnsi="Aptos"/>
          <w:i/>
          <w:iCs/>
        </w:rPr>
        <w:t>Business Strategy and the Environment</w:t>
      </w:r>
      <w:r w:rsidRPr="00D85BE7">
        <w:rPr>
          <w:rFonts w:ascii="Aptos" w:hAnsi="Aptos"/>
        </w:rPr>
        <w:t xml:space="preserve">, </w:t>
      </w:r>
      <w:r w:rsidRPr="00D85BE7">
        <w:rPr>
          <w:rFonts w:ascii="Aptos" w:hAnsi="Aptos"/>
          <w:i/>
          <w:iCs/>
        </w:rPr>
        <w:t>32</w:t>
      </w:r>
      <w:r w:rsidRPr="00D85BE7">
        <w:rPr>
          <w:rFonts w:ascii="Aptos" w:hAnsi="Aptos"/>
        </w:rPr>
        <w:t>(5), 2541–2647. https://doi.org/10.1002/bse.3139</w:t>
      </w:r>
    </w:p>
    <w:p w14:paraId="1D1938CC" w14:textId="77777777" w:rsidR="00D85BE7" w:rsidRPr="00D85BE7" w:rsidRDefault="00D85BE7" w:rsidP="00D85BE7">
      <w:pPr>
        <w:pStyle w:val="Bibliography"/>
        <w:rPr>
          <w:rFonts w:ascii="Aptos" w:hAnsi="Aptos"/>
        </w:rPr>
      </w:pPr>
      <w:r w:rsidRPr="00D85BE7">
        <w:rPr>
          <w:rFonts w:ascii="Aptos" w:hAnsi="Aptos"/>
        </w:rPr>
        <w:t xml:space="preserve">Roome, N. (1998). </w:t>
      </w:r>
      <w:r w:rsidRPr="00D85BE7">
        <w:rPr>
          <w:rFonts w:ascii="Aptos" w:hAnsi="Aptos"/>
          <w:i/>
          <w:iCs/>
        </w:rPr>
        <w:t>Sustainability Strategies for Industry: The Future of Corporate Practice</w:t>
      </w:r>
      <w:r w:rsidRPr="00D85BE7">
        <w:rPr>
          <w:rFonts w:ascii="Aptos" w:hAnsi="Aptos"/>
        </w:rPr>
        <w:t xml:space="preserve"> (N. Roome, Ed.). Island Press.</w:t>
      </w:r>
    </w:p>
    <w:p w14:paraId="6BA4A680" w14:textId="77777777" w:rsidR="00D85BE7" w:rsidRPr="00D85BE7" w:rsidRDefault="00D85BE7" w:rsidP="00D85BE7">
      <w:pPr>
        <w:pStyle w:val="Bibliography"/>
        <w:rPr>
          <w:rFonts w:ascii="Aptos" w:hAnsi="Aptos"/>
        </w:rPr>
      </w:pPr>
      <w:r w:rsidRPr="00D85BE7">
        <w:rPr>
          <w:rFonts w:ascii="Aptos" w:hAnsi="Aptos"/>
        </w:rPr>
        <w:t xml:space="preserve">Roome, N. (2011). Looking Back, Thinking Forward: Distinguishing Between Weak and Strong Sustainability. In </w:t>
      </w:r>
      <w:r w:rsidRPr="00D85BE7">
        <w:rPr>
          <w:rFonts w:ascii="Aptos" w:hAnsi="Aptos"/>
          <w:i/>
          <w:iCs/>
        </w:rPr>
        <w:t>The Oxford Handbook of Business and the Natural Environment</w:t>
      </w:r>
      <w:r w:rsidRPr="00D85BE7">
        <w:rPr>
          <w:rFonts w:ascii="Aptos" w:hAnsi="Aptos"/>
        </w:rPr>
        <w:t>. Oxford University Press. https://doi.org/10.1093/oxfordhb/9780199584451.003.0034</w:t>
      </w:r>
    </w:p>
    <w:p w14:paraId="269465C7" w14:textId="77777777" w:rsidR="00D85BE7" w:rsidRPr="00D85BE7" w:rsidRDefault="00D85BE7" w:rsidP="00D85BE7">
      <w:pPr>
        <w:pStyle w:val="Bibliography"/>
        <w:rPr>
          <w:rFonts w:ascii="Aptos" w:hAnsi="Aptos"/>
        </w:rPr>
      </w:pPr>
      <w:r w:rsidRPr="00D85BE7">
        <w:rPr>
          <w:rFonts w:ascii="Aptos" w:hAnsi="Aptos"/>
        </w:rPr>
        <w:t xml:space="preserve">Secretariat of the Convention on Biological Diversity. (1992, May 22). </w:t>
      </w:r>
      <w:r w:rsidRPr="00D85BE7">
        <w:rPr>
          <w:rFonts w:ascii="Aptos" w:hAnsi="Aptos"/>
          <w:i/>
          <w:iCs/>
        </w:rPr>
        <w:t>Convention on Biological Diversity: Text and Annexes</w:t>
      </w:r>
      <w:r w:rsidRPr="00D85BE7">
        <w:rPr>
          <w:rFonts w:ascii="Aptos" w:hAnsi="Aptos"/>
        </w:rPr>
        <w:t>.</w:t>
      </w:r>
    </w:p>
    <w:p w14:paraId="26113EB7" w14:textId="77777777" w:rsidR="00D85BE7" w:rsidRPr="00D85BE7" w:rsidRDefault="00D85BE7" w:rsidP="00D85BE7">
      <w:pPr>
        <w:pStyle w:val="Bibliography"/>
        <w:rPr>
          <w:rFonts w:ascii="Aptos" w:hAnsi="Aptos"/>
        </w:rPr>
      </w:pPr>
      <w:r w:rsidRPr="00D85BE7">
        <w:rPr>
          <w:rFonts w:ascii="Aptos" w:hAnsi="Aptos"/>
        </w:rPr>
        <w:t xml:space="preserve">Swaney, J. A., &amp; Olson, P. I. (1992). The Economics of Biodiversity: Lives and Lifestyles. </w:t>
      </w:r>
      <w:r w:rsidRPr="00D85BE7">
        <w:rPr>
          <w:rFonts w:ascii="Aptos" w:hAnsi="Aptos"/>
          <w:i/>
          <w:iCs/>
        </w:rPr>
        <w:t>Journal of Economic Issues</w:t>
      </w:r>
      <w:r w:rsidRPr="00D85BE7">
        <w:rPr>
          <w:rFonts w:ascii="Aptos" w:hAnsi="Aptos"/>
        </w:rPr>
        <w:t xml:space="preserve">, </w:t>
      </w:r>
      <w:r w:rsidRPr="00D85BE7">
        <w:rPr>
          <w:rFonts w:ascii="Aptos" w:hAnsi="Aptos"/>
          <w:i/>
          <w:iCs/>
        </w:rPr>
        <w:t>XXVI</w:t>
      </w:r>
      <w:r w:rsidRPr="00D85BE7">
        <w:rPr>
          <w:rFonts w:ascii="Aptos" w:hAnsi="Aptos"/>
        </w:rPr>
        <w:t>(1), 1–25.</w:t>
      </w:r>
    </w:p>
    <w:p w14:paraId="7E9FA787" w14:textId="77777777" w:rsidR="00D85BE7" w:rsidRPr="00D85BE7" w:rsidRDefault="00D85BE7" w:rsidP="00D85BE7">
      <w:pPr>
        <w:pStyle w:val="Bibliography"/>
        <w:rPr>
          <w:rFonts w:ascii="Aptos" w:hAnsi="Aptos"/>
        </w:rPr>
      </w:pPr>
      <w:r w:rsidRPr="00D85BE7">
        <w:rPr>
          <w:rFonts w:ascii="Aptos" w:hAnsi="Aptos"/>
        </w:rPr>
        <w:t xml:space="preserve">TEEB. (2010). </w:t>
      </w:r>
      <w:r w:rsidRPr="00D85BE7">
        <w:rPr>
          <w:rFonts w:ascii="Aptos" w:hAnsi="Aptos"/>
          <w:i/>
          <w:iCs/>
        </w:rPr>
        <w:t>The Economics of Ecosystems and Biodiversity in Business and Enterprise.</w:t>
      </w:r>
      <w:r w:rsidRPr="00D85BE7">
        <w:rPr>
          <w:rFonts w:ascii="Aptos" w:hAnsi="Aptos"/>
        </w:rPr>
        <w:t xml:space="preserve"> https://teebweb.org/publications/teeb-for/business-and-enterprise/</w:t>
      </w:r>
    </w:p>
    <w:p w14:paraId="4DEAD6F6" w14:textId="77777777" w:rsidR="00D85BE7" w:rsidRPr="00D85BE7" w:rsidRDefault="00D85BE7" w:rsidP="00D85BE7">
      <w:pPr>
        <w:pStyle w:val="Bibliography"/>
        <w:rPr>
          <w:rFonts w:ascii="Aptos" w:hAnsi="Aptos"/>
        </w:rPr>
      </w:pPr>
      <w:r w:rsidRPr="00D85BE7">
        <w:rPr>
          <w:rFonts w:ascii="Aptos" w:hAnsi="Aptos"/>
        </w:rPr>
        <w:t xml:space="preserve">United Nations. (1992). </w:t>
      </w:r>
      <w:r w:rsidRPr="00D85BE7">
        <w:rPr>
          <w:rFonts w:ascii="Aptos" w:hAnsi="Aptos"/>
          <w:i/>
          <w:iCs/>
        </w:rPr>
        <w:t>Convention on Biological Diversity</w:t>
      </w:r>
      <w:r w:rsidRPr="00D85BE7">
        <w:rPr>
          <w:rFonts w:ascii="Aptos" w:hAnsi="Aptos"/>
        </w:rPr>
        <w:t>. https://www.cbd.int/convention/text/</w:t>
      </w:r>
    </w:p>
    <w:p w14:paraId="45456B04" w14:textId="77777777" w:rsidR="00D85BE7" w:rsidRPr="00D85BE7" w:rsidRDefault="00D85BE7" w:rsidP="00D85BE7">
      <w:pPr>
        <w:pStyle w:val="Bibliography"/>
        <w:rPr>
          <w:rFonts w:ascii="Aptos" w:hAnsi="Aptos"/>
        </w:rPr>
      </w:pPr>
      <w:r w:rsidRPr="00D85BE7">
        <w:rPr>
          <w:rFonts w:ascii="Aptos" w:hAnsi="Aptos"/>
        </w:rPr>
        <w:t xml:space="preserve">UNWCED. (1987). </w:t>
      </w:r>
      <w:r w:rsidRPr="00D85BE7">
        <w:rPr>
          <w:rFonts w:ascii="Aptos" w:hAnsi="Aptos"/>
          <w:i/>
          <w:iCs/>
        </w:rPr>
        <w:t>Our Common Future</w:t>
      </w:r>
      <w:r w:rsidRPr="00D85BE7">
        <w:rPr>
          <w:rFonts w:ascii="Aptos" w:hAnsi="Aptos"/>
        </w:rPr>
        <w:t>. Oxford University Press.</w:t>
      </w:r>
    </w:p>
    <w:p w14:paraId="13275584" w14:textId="77777777" w:rsidR="00D85BE7" w:rsidRPr="00D85BE7" w:rsidRDefault="00D85BE7" w:rsidP="00D85BE7">
      <w:pPr>
        <w:pStyle w:val="Bibliography"/>
        <w:rPr>
          <w:rFonts w:ascii="Aptos" w:hAnsi="Aptos"/>
        </w:rPr>
      </w:pPr>
      <w:r w:rsidRPr="00D85BE7">
        <w:rPr>
          <w:rFonts w:ascii="Aptos" w:hAnsi="Aptos"/>
        </w:rPr>
        <w:lastRenderedPageBreak/>
        <w:t xml:space="preserve">WBCSD. (2024). </w:t>
      </w:r>
      <w:r w:rsidRPr="00D85BE7">
        <w:rPr>
          <w:rFonts w:ascii="Aptos" w:hAnsi="Aptos"/>
          <w:i/>
          <w:iCs/>
        </w:rPr>
        <w:t>One Planet Business for Biodiversity (OP2B) – WBCSD</w:t>
      </w:r>
      <w:r w:rsidRPr="00D85BE7">
        <w:rPr>
          <w:rFonts w:ascii="Aptos" w:hAnsi="Aptos"/>
        </w:rPr>
        <w:t>. https://www.wbcsd.org/actions/one-planet-business-for-biodiversity-op2b/</w:t>
      </w:r>
    </w:p>
    <w:p w14:paraId="6708735B" w14:textId="77777777" w:rsidR="00D85BE7" w:rsidRPr="00D85BE7" w:rsidRDefault="00D85BE7" w:rsidP="00D85BE7">
      <w:pPr>
        <w:pStyle w:val="Bibliography"/>
        <w:rPr>
          <w:rFonts w:ascii="Aptos" w:hAnsi="Aptos"/>
        </w:rPr>
      </w:pPr>
      <w:r w:rsidRPr="00D85BE7">
        <w:rPr>
          <w:rFonts w:ascii="Aptos" w:hAnsi="Aptos"/>
        </w:rPr>
        <w:t xml:space="preserve">WCMC. (2023, November). </w:t>
      </w:r>
      <w:r w:rsidRPr="00D85BE7">
        <w:rPr>
          <w:rFonts w:ascii="Aptos" w:hAnsi="Aptos"/>
          <w:i/>
          <w:iCs/>
        </w:rPr>
        <w:t>Towards ecosystem-level thinking by the private sector</w:t>
      </w:r>
      <w:r w:rsidRPr="00D85BE7">
        <w:rPr>
          <w:rFonts w:ascii="Aptos" w:hAnsi="Aptos"/>
        </w:rPr>
        <w:t>. UNEP-WCMC. http://production-wordpress.unep-wcmc.org/towards-ecosystem-level-thinking-by-the-private-sector/</w:t>
      </w:r>
    </w:p>
    <w:p w14:paraId="4A3E520F" w14:textId="77777777" w:rsidR="00D85BE7" w:rsidRPr="00D85BE7" w:rsidRDefault="00D85BE7" w:rsidP="00D85BE7">
      <w:pPr>
        <w:pStyle w:val="Bibliography"/>
        <w:rPr>
          <w:rFonts w:ascii="Aptos" w:hAnsi="Aptos"/>
        </w:rPr>
      </w:pPr>
      <w:r w:rsidRPr="00D85BE7">
        <w:rPr>
          <w:rFonts w:ascii="Aptos" w:hAnsi="Aptos"/>
        </w:rPr>
        <w:t xml:space="preserve">Western, D. (1992). The Biodiversity Crisis: A Challenge for Biology. </w:t>
      </w:r>
      <w:r w:rsidRPr="00D85BE7">
        <w:rPr>
          <w:rFonts w:ascii="Aptos" w:hAnsi="Aptos"/>
          <w:i/>
          <w:iCs/>
        </w:rPr>
        <w:t>Oikos</w:t>
      </w:r>
      <w:r w:rsidRPr="00D85BE7">
        <w:rPr>
          <w:rFonts w:ascii="Aptos" w:hAnsi="Aptos"/>
        </w:rPr>
        <w:t xml:space="preserve">, </w:t>
      </w:r>
      <w:r w:rsidRPr="00D85BE7">
        <w:rPr>
          <w:rFonts w:ascii="Aptos" w:hAnsi="Aptos"/>
          <w:i/>
          <w:iCs/>
        </w:rPr>
        <w:t>63</w:t>
      </w:r>
      <w:r w:rsidRPr="00D85BE7">
        <w:rPr>
          <w:rFonts w:ascii="Aptos" w:hAnsi="Aptos"/>
        </w:rPr>
        <w:t>(1), 29–38. https://doi.org/10.2307/3545513</w:t>
      </w:r>
    </w:p>
    <w:p w14:paraId="53DEE7C8" w14:textId="77777777" w:rsidR="00D85BE7" w:rsidRPr="00D85BE7" w:rsidRDefault="00D85BE7" w:rsidP="00D85BE7">
      <w:pPr>
        <w:pStyle w:val="Bibliography"/>
        <w:rPr>
          <w:rFonts w:ascii="Aptos" w:hAnsi="Aptos"/>
        </w:rPr>
      </w:pPr>
      <w:r w:rsidRPr="00D85BE7">
        <w:rPr>
          <w:rFonts w:ascii="Aptos" w:hAnsi="Aptos"/>
        </w:rPr>
        <w:t xml:space="preserve">Westley, F. (1997). “Not on Our Watch”: The Biodiversity Crisis and Global Collaboration Response. </w:t>
      </w:r>
      <w:r w:rsidRPr="00D85BE7">
        <w:rPr>
          <w:rFonts w:ascii="Aptos" w:hAnsi="Aptos"/>
          <w:i/>
          <w:iCs/>
        </w:rPr>
        <w:t>Organization &amp; Environment</w:t>
      </w:r>
      <w:r w:rsidRPr="00D85BE7">
        <w:rPr>
          <w:rFonts w:ascii="Aptos" w:hAnsi="Aptos"/>
        </w:rPr>
        <w:t xml:space="preserve">, </w:t>
      </w:r>
      <w:r w:rsidRPr="00D85BE7">
        <w:rPr>
          <w:rFonts w:ascii="Aptos" w:hAnsi="Aptos"/>
          <w:i/>
          <w:iCs/>
        </w:rPr>
        <w:t>10</w:t>
      </w:r>
      <w:r w:rsidRPr="00D85BE7">
        <w:rPr>
          <w:rFonts w:ascii="Aptos" w:hAnsi="Aptos"/>
        </w:rPr>
        <w:t>(4), 342–360. https://doi.org/10.1177/192181069701000402</w:t>
      </w:r>
    </w:p>
    <w:p w14:paraId="296ED7CC" w14:textId="77777777" w:rsidR="00D85BE7" w:rsidRPr="00D85BE7" w:rsidRDefault="00D85BE7" w:rsidP="00D85BE7">
      <w:pPr>
        <w:pStyle w:val="Bibliography"/>
        <w:rPr>
          <w:rFonts w:ascii="Aptos" w:hAnsi="Aptos"/>
        </w:rPr>
      </w:pPr>
      <w:r w:rsidRPr="00D85BE7">
        <w:rPr>
          <w:rFonts w:ascii="Aptos" w:hAnsi="Aptos"/>
        </w:rPr>
        <w:t xml:space="preserve">White, T. B., Bromwich, T., Bang, A., </w:t>
      </w:r>
      <w:proofErr w:type="spellStart"/>
      <w:r w:rsidRPr="00D85BE7">
        <w:rPr>
          <w:rFonts w:ascii="Aptos" w:hAnsi="Aptos"/>
        </w:rPr>
        <w:t>Bennun</w:t>
      </w:r>
      <w:proofErr w:type="spellEnd"/>
      <w:r w:rsidRPr="00D85BE7">
        <w:rPr>
          <w:rFonts w:ascii="Aptos" w:hAnsi="Aptos"/>
        </w:rPr>
        <w:t xml:space="preserve">, L., Bull, J., Clark, M., Milner-Gulland, E. J., Prescott, G. W., &amp; Starkey, M. (2024). The “Nature-Positive” Journey for Business: A Conceptual Research Agenda to Guide Contributions to Societal Biodiversity Goals. </w:t>
      </w:r>
      <w:r w:rsidRPr="00D85BE7">
        <w:rPr>
          <w:rFonts w:ascii="Aptos" w:hAnsi="Aptos"/>
          <w:i/>
          <w:iCs/>
        </w:rPr>
        <w:t>One Earth</w:t>
      </w:r>
      <w:r w:rsidRPr="00D85BE7">
        <w:rPr>
          <w:rFonts w:ascii="Aptos" w:hAnsi="Aptos"/>
        </w:rPr>
        <w:t xml:space="preserve">, </w:t>
      </w:r>
      <w:r w:rsidRPr="00D85BE7">
        <w:rPr>
          <w:rFonts w:ascii="Aptos" w:hAnsi="Aptos"/>
          <w:i/>
          <w:iCs/>
        </w:rPr>
        <w:t>7</w:t>
      </w:r>
      <w:r w:rsidRPr="00D85BE7">
        <w:rPr>
          <w:rFonts w:ascii="Aptos" w:hAnsi="Aptos"/>
        </w:rPr>
        <w:t>(8), 1373–1386. https://doi.org/10.1016/j.oneear.2024.07.003</w:t>
      </w:r>
    </w:p>
    <w:p w14:paraId="1B4CCB2E" w14:textId="2EFA4836" w:rsidR="000813CC" w:rsidRPr="000813CC" w:rsidRDefault="000813CC" w:rsidP="008319C1">
      <w:pPr>
        <w:spacing w:line="276" w:lineRule="auto"/>
      </w:pPr>
      <w:r>
        <w:fldChar w:fldCharType="end"/>
      </w:r>
    </w:p>
    <w:sectPr w:rsidR="000813CC" w:rsidRPr="000813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F76FD" w14:textId="77777777" w:rsidR="00D37701" w:rsidRDefault="00D37701" w:rsidP="007F09FC">
      <w:r>
        <w:separator/>
      </w:r>
    </w:p>
  </w:endnote>
  <w:endnote w:type="continuationSeparator" w:id="0">
    <w:p w14:paraId="6C9AA18A" w14:textId="77777777" w:rsidR="00D37701" w:rsidRDefault="00D37701" w:rsidP="007F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AE458E" w14:textId="77777777" w:rsidR="00D37701" w:rsidRDefault="00D37701" w:rsidP="007F09FC">
      <w:r>
        <w:separator/>
      </w:r>
    </w:p>
  </w:footnote>
  <w:footnote w:type="continuationSeparator" w:id="0">
    <w:p w14:paraId="197BC245" w14:textId="77777777" w:rsidR="00D37701" w:rsidRDefault="00D37701" w:rsidP="007F09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939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14F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764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C83DD9"/>
    <w:multiLevelType w:val="hybridMultilevel"/>
    <w:tmpl w:val="49FCB914"/>
    <w:lvl w:ilvl="0" w:tplc="6388BE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0652A"/>
    <w:multiLevelType w:val="hybridMultilevel"/>
    <w:tmpl w:val="EE46B604"/>
    <w:lvl w:ilvl="0" w:tplc="6388BE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8968E7"/>
    <w:multiLevelType w:val="hybridMultilevel"/>
    <w:tmpl w:val="1714CC2C"/>
    <w:lvl w:ilvl="0" w:tplc="A366FA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4A71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E205A1"/>
    <w:multiLevelType w:val="hybridMultilevel"/>
    <w:tmpl w:val="3586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344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56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E438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E040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7321498">
    <w:abstractNumId w:val="0"/>
  </w:num>
  <w:num w:numId="2" w16cid:durableId="1385982432">
    <w:abstractNumId w:val="1"/>
  </w:num>
  <w:num w:numId="3" w16cid:durableId="1272392571">
    <w:abstractNumId w:val="5"/>
  </w:num>
  <w:num w:numId="4" w16cid:durableId="2092195991">
    <w:abstractNumId w:val="7"/>
  </w:num>
  <w:num w:numId="5" w16cid:durableId="529731256">
    <w:abstractNumId w:val="9"/>
  </w:num>
  <w:num w:numId="6" w16cid:durableId="1917280871">
    <w:abstractNumId w:val="11"/>
  </w:num>
  <w:num w:numId="7" w16cid:durableId="1262379269">
    <w:abstractNumId w:val="8"/>
  </w:num>
  <w:num w:numId="8" w16cid:durableId="1461650343">
    <w:abstractNumId w:val="10"/>
  </w:num>
  <w:num w:numId="9" w16cid:durableId="1834374321">
    <w:abstractNumId w:val="6"/>
  </w:num>
  <w:num w:numId="10" w16cid:durableId="416099985">
    <w:abstractNumId w:val="3"/>
  </w:num>
  <w:num w:numId="11" w16cid:durableId="128058290">
    <w:abstractNumId w:val="4"/>
  </w:num>
  <w:num w:numId="12" w16cid:durableId="1957180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DC3"/>
    <w:rsid w:val="00023B01"/>
    <w:rsid w:val="00026B07"/>
    <w:rsid w:val="000375EE"/>
    <w:rsid w:val="000447D9"/>
    <w:rsid w:val="00061A29"/>
    <w:rsid w:val="000813CC"/>
    <w:rsid w:val="000B4D1A"/>
    <w:rsid w:val="000E20DC"/>
    <w:rsid w:val="00101272"/>
    <w:rsid w:val="00112833"/>
    <w:rsid w:val="001A1E83"/>
    <w:rsid w:val="001A2679"/>
    <w:rsid w:val="001C3477"/>
    <w:rsid w:val="001F0D19"/>
    <w:rsid w:val="00211D27"/>
    <w:rsid w:val="00214984"/>
    <w:rsid w:val="00221370"/>
    <w:rsid w:val="002360DD"/>
    <w:rsid w:val="00236D34"/>
    <w:rsid w:val="00296801"/>
    <w:rsid w:val="002B0EAD"/>
    <w:rsid w:val="002C6EDA"/>
    <w:rsid w:val="002C6FC1"/>
    <w:rsid w:val="003357A0"/>
    <w:rsid w:val="00344635"/>
    <w:rsid w:val="00380960"/>
    <w:rsid w:val="00380980"/>
    <w:rsid w:val="00391387"/>
    <w:rsid w:val="003D4CCC"/>
    <w:rsid w:val="003E45F4"/>
    <w:rsid w:val="003F4903"/>
    <w:rsid w:val="004453C0"/>
    <w:rsid w:val="0045465B"/>
    <w:rsid w:val="004604FF"/>
    <w:rsid w:val="004746B9"/>
    <w:rsid w:val="00476A3F"/>
    <w:rsid w:val="00481A43"/>
    <w:rsid w:val="004B37AC"/>
    <w:rsid w:val="004C1257"/>
    <w:rsid w:val="004E145C"/>
    <w:rsid w:val="00535162"/>
    <w:rsid w:val="00560444"/>
    <w:rsid w:val="0056730C"/>
    <w:rsid w:val="00574A10"/>
    <w:rsid w:val="00591863"/>
    <w:rsid w:val="00595963"/>
    <w:rsid w:val="00610F39"/>
    <w:rsid w:val="006C12C3"/>
    <w:rsid w:val="006D1DEF"/>
    <w:rsid w:val="006E4859"/>
    <w:rsid w:val="00706414"/>
    <w:rsid w:val="00777ACE"/>
    <w:rsid w:val="0078350D"/>
    <w:rsid w:val="00785A4C"/>
    <w:rsid w:val="007A1B51"/>
    <w:rsid w:val="007A5BC7"/>
    <w:rsid w:val="007C57BF"/>
    <w:rsid w:val="007E2645"/>
    <w:rsid w:val="007E5707"/>
    <w:rsid w:val="007F09FC"/>
    <w:rsid w:val="008319C1"/>
    <w:rsid w:val="0085543F"/>
    <w:rsid w:val="008866F5"/>
    <w:rsid w:val="008D3966"/>
    <w:rsid w:val="00946C1B"/>
    <w:rsid w:val="009C35F0"/>
    <w:rsid w:val="009D0BE4"/>
    <w:rsid w:val="009E39ED"/>
    <w:rsid w:val="009F3677"/>
    <w:rsid w:val="00A13382"/>
    <w:rsid w:val="00A31CEF"/>
    <w:rsid w:val="00A4201E"/>
    <w:rsid w:val="00A52DC3"/>
    <w:rsid w:val="00A70611"/>
    <w:rsid w:val="00A81E74"/>
    <w:rsid w:val="00A918D0"/>
    <w:rsid w:val="00A94BF0"/>
    <w:rsid w:val="00A97971"/>
    <w:rsid w:val="00AB1696"/>
    <w:rsid w:val="00AD5948"/>
    <w:rsid w:val="00AE5832"/>
    <w:rsid w:val="00B3187E"/>
    <w:rsid w:val="00B526A3"/>
    <w:rsid w:val="00B54568"/>
    <w:rsid w:val="00B6055C"/>
    <w:rsid w:val="00B75216"/>
    <w:rsid w:val="00B754E9"/>
    <w:rsid w:val="00B94FE5"/>
    <w:rsid w:val="00BB1C5D"/>
    <w:rsid w:val="00BB63FB"/>
    <w:rsid w:val="00BC7025"/>
    <w:rsid w:val="00BD676B"/>
    <w:rsid w:val="00C20502"/>
    <w:rsid w:val="00C23525"/>
    <w:rsid w:val="00C638E0"/>
    <w:rsid w:val="00C74D5C"/>
    <w:rsid w:val="00C9645E"/>
    <w:rsid w:val="00CA35BC"/>
    <w:rsid w:val="00CF39D4"/>
    <w:rsid w:val="00D37701"/>
    <w:rsid w:val="00D4125E"/>
    <w:rsid w:val="00D837D8"/>
    <w:rsid w:val="00D85BE7"/>
    <w:rsid w:val="00DD0760"/>
    <w:rsid w:val="00DD1F00"/>
    <w:rsid w:val="00E14C4C"/>
    <w:rsid w:val="00E24673"/>
    <w:rsid w:val="00E24773"/>
    <w:rsid w:val="00E34464"/>
    <w:rsid w:val="00E46095"/>
    <w:rsid w:val="00E6611D"/>
    <w:rsid w:val="00E80DCB"/>
    <w:rsid w:val="00E90BA6"/>
    <w:rsid w:val="00EB3A16"/>
    <w:rsid w:val="00EC246A"/>
    <w:rsid w:val="00EE00C7"/>
    <w:rsid w:val="00EE492C"/>
    <w:rsid w:val="00F10028"/>
    <w:rsid w:val="00F23D91"/>
    <w:rsid w:val="00F32076"/>
    <w:rsid w:val="00F3782B"/>
    <w:rsid w:val="00F41AB7"/>
    <w:rsid w:val="00F62845"/>
    <w:rsid w:val="00F75CD8"/>
    <w:rsid w:val="00F949DE"/>
    <w:rsid w:val="00F95F64"/>
    <w:rsid w:val="00FA005B"/>
    <w:rsid w:val="00FC7CAC"/>
    <w:rsid w:val="00FE6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A85"/>
  <w15:chartTrackingRefBased/>
  <w15:docId w15:val="{6673836D-A991-495D-A0A8-857EBF768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E83"/>
    <w:pPr>
      <w:spacing w:after="240" w:line="360" w:lineRule="auto"/>
    </w:pPr>
    <w:rPr>
      <w:sz w:val="24"/>
    </w:rPr>
  </w:style>
  <w:style w:type="paragraph" w:styleId="Heading1">
    <w:name w:val="heading 1"/>
    <w:basedOn w:val="Normal"/>
    <w:next w:val="Normal"/>
    <w:link w:val="Heading1Char"/>
    <w:uiPriority w:val="9"/>
    <w:qFormat/>
    <w:rsid w:val="002C6FC1"/>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6055C"/>
    <w:pPr>
      <w:keepNext/>
      <w:keepLines/>
      <w:spacing w:before="160" w:after="80"/>
      <w:outlineLvl w:val="1"/>
    </w:pPr>
    <w:rPr>
      <w:rFonts w:eastAsiaTheme="majorEastAsia" w:cs="Arial"/>
      <w:szCs w:val="24"/>
    </w:rPr>
  </w:style>
  <w:style w:type="paragraph" w:styleId="Heading3">
    <w:name w:val="heading 3"/>
    <w:basedOn w:val="Normal"/>
    <w:next w:val="Normal"/>
    <w:link w:val="Heading3Char"/>
    <w:uiPriority w:val="9"/>
    <w:semiHidden/>
    <w:unhideWhenUsed/>
    <w:qFormat/>
    <w:rsid w:val="00A52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2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2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2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2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2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2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55C"/>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6055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2C6FC1"/>
    <w:rPr>
      <w:rFonts w:ascii="Times New Roman" w:eastAsiaTheme="majorEastAsia" w:hAnsi="Times New Roman" w:cstheme="majorBidi"/>
      <w:b/>
      <w:sz w:val="24"/>
      <w:szCs w:val="32"/>
    </w:rPr>
  </w:style>
  <w:style w:type="paragraph" w:styleId="Quote">
    <w:name w:val="Quote"/>
    <w:basedOn w:val="Normal"/>
    <w:next w:val="Normal"/>
    <w:link w:val="QuoteChar"/>
    <w:uiPriority w:val="29"/>
    <w:qFormat/>
    <w:rsid w:val="007A5BC7"/>
    <w:pPr>
      <w:spacing w:before="200"/>
      <w:ind w:left="720" w:right="720"/>
      <w:jc w:val="both"/>
    </w:pPr>
    <w:rPr>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rsid w:val="00B6055C"/>
    <w:rPr>
      <w:rFonts w:ascii="Arial" w:eastAsiaTheme="majorEastAsia" w:hAnsi="Arial" w:cs="Arial"/>
      <w:sz w:val="24"/>
      <w:szCs w:val="24"/>
    </w:rPr>
  </w:style>
  <w:style w:type="character" w:customStyle="1" w:styleId="Heading3Char">
    <w:name w:val="Heading 3 Char"/>
    <w:basedOn w:val="DefaultParagraphFont"/>
    <w:link w:val="Heading3"/>
    <w:uiPriority w:val="9"/>
    <w:semiHidden/>
    <w:rsid w:val="00A52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2DC3"/>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A52DC3"/>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A52DC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A52DC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A52DC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A52DC3"/>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A52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2DC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A52DC3"/>
    <w:pPr>
      <w:ind w:left="720"/>
      <w:contextualSpacing/>
    </w:pPr>
  </w:style>
  <w:style w:type="character" w:styleId="IntenseEmphasis">
    <w:name w:val="Intense Emphasis"/>
    <w:basedOn w:val="DefaultParagraphFont"/>
    <w:uiPriority w:val="21"/>
    <w:qFormat/>
    <w:rsid w:val="00A52DC3"/>
    <w:rPr>
      <w:i/>
      <w:iCs/>
      <w:color w:val="0F4761" w:themeColor="accent1" w:themeShade="BF"/>
    </w:rPr>
  </w:style>
  <w:style w:type="paragraph" w:styleId="IntenseQuote">
    <w:name w:val="Intense Quote"/>
    <w:basedOn w:val="Normal"/>
    <w:next w:val="Normal"/>
    <w:link w:val="IntenseQuoteChar"/>
    <w:uiPriority w:val="30"/>
    <w:qFormat/>
    <w:rsid w:val="00A52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2DC3"/>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A52DC3"/>
    <w:rPr>
      <w:b/>
      <w:bCs/>
      <w:smallCaps/>
      <w:color w:val="0F4761" w:themeColor="accent1" w:themeShade="BF"/>
      <w:spacing w:val="5"/>
    </w:rPr>
  </w:style>
  <w:style w:type="paragraph" w:styleId="Bibliography">
    <w:name w:val="Bibliography"/>
    <w:basedOn w:val="Normal"/>
    <w:next w:val="Normal"/>
    <w:uiPriority w:val="37"/>
    <w:unhideWhenUsed/>
    <w:rsid w:val="000813CC"/>
    <w:pPr>
      <w:ind w:left="720" w:hanging="720"/>
    </w:pPr>
  </w:style>
  <w:style w:type="character" w:styleId="Hyperlink">
    <w:name w:val="Hyperlink"/>
    <w:basedOn w:val="DefaultParagraphFont"/>
    <w:uiPriority w:val="99"/>
    <w:unhideWhenUsed/>
    <w:rsid w:val="000813CC"/>
    <w:rPr>
      <w:color w:val="0000FF"/>
      <w:u w:val="single"/>
    </w:rPr>
  </w:style>
  <w:style w:type="character" w:styleId="CommentReference">
    <w:name w:val="annotation reference"/>
    <w:basedOn w:val="DefaultParagraphFont"/>
    <w:uiPriority w:val="99"/>
    <w:semiHidden/>
    <w:unhideWhenUsed/>
    <w:rsid w:val="002360DD"/>
    <w:rPr>
      <w:sz w:val="16"/>
      <w:szCs w:val="16"/>
    </w:rPr>
  </w:style>
  <w:style w:type="paragraph" w:styleId="CommentText">
    <w:name w:val="annotation text"/>
    <w:basedOn w:val="Normal"/>
    <w:link w:val="CommentTextChar"/>
    <w:uiPriority w:val="99"/>
    <w:unhideWhenUsed/>
    <w:rsid w:val="002360DD"/>
    <w:rPr>
      <w:sz w:val="20"/>
      <w:szCs w:val="20"/>
    </w:rPr>
  </w:style>
  <w:style w:type="character" w:customStyle="1" w:styleId="CommentTextChar">
    <w:name w:val="Comment Text Char"/>
    <w:basedOn w:val="DefaultParagraphFont"/>
    <w:link w:val="CommentText"/>
    <w:uiPriority w:val="99"/>
    <w:rsid w:val="002360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60DD"/>
    <w:rPr>
      <w:b/>
      <w:bCs/>
    </w:rPr>
  </w:style>
  <w:style w:type="character" w:customStyle="1" w:styleId="CommentSubjectChar">
    <w:name w:val="Comment Subject Char"/>
    <w:basedOn w:val="CommentTextChar"/>
    <w:link w:val="CommentSubject"/>
    <w:uiPriority w:val="99"/>
    <w:semiHidden/>
    <w:rsid w:val="002360DD"/>
    <w:rPr>
      <w:rFonts w:ascii="Times New Roman" w:hAnsi="Times New Roman"/>
      <w:b/>
      <w:bCs/>
      <w:sz w:val="20"/>
      <w:szCs w:val="20"/>
    </w:rPr>
  </w:style>
  <w:style w:type="character" w:styleId="UnresolvedMention">
    <w:name w:val="Unresolved Mention"/>
    <w:basedOn w:val="DefaultParagraphFont"/>
    <w:uiPriority w:val="99"/>
    <w:semiHidden/>
    <w:unhideWhenUsed/>
    <w:rsid w:val="008866F5"/>
    <w:rPr>
      <w:color w:val="605E5C"/>
      <w:shd w:val="clear" w:color="auto" w:fill="E1DFDD"/>
    </w:rPr>
  </w:style>
  <w:style w:type="character" w:styleId="FollowedHyperlink">
    <w:name w:val="FollowedHyperlink"/>
    <w:basedOn w:val="DefaultParagraphFont"/>
    <w:uiPriority w:val="99"/>
    <w:semiHidden/>
    <w:unhideWhenUsed/>
    <w:rsid w:val="00026B07"/>
    <w:rPr>
      <w:color w:val="96607D" w:themeColor="followedHyperlink"/>
      <w:u w:val="single"/>
    </w:rPr>
  </w:style>
  <w:style w:type="paragraph" w:styleId="FootnoteText">
    <w:name w:val="footnote text"/>
    <w:basedOn w:val="Normal"/>
    <w:link w:val="FootnoteTextChar"/>
    <w:uiPriority w:val="99"/>
    <w:semiHidden/>
    <w:unhideWhenUsed/>
    <w:rsid w:val="007F09FC"/>
    <w:rPr>
      <w:sz w:val="20"/>
      <w:szCs w:val="20"/>
    </w:rPr>
  </w:style>
  <w:style w:type="character" w:customStyle="1" w:styleId="FootnoteTextChar">
    <w:name w:val="Footnote Text Char"/>
    <w:basedOn w:val="DefaultParagraphFont"/>
    <w:link w:val="FootnoteText"/>
    <w:uiPriority w:val="99"/>
    <w:semiHidden/>
    <w:rsid w:val="007F09FC"/>
    <w:rPr>
      <w:rFonts w:ascii="Arial" w:hAnsi="Arial"/>
      <w:sz w:val="20"/>
      <w:szCs w:val="20"/>
    </w:rPr>
  </w:style>
  <w:style w:type="character" w:styleId="FootnoteReference">
    <w:name w:val="footnote reference"/>
    <w:basedOn w:val="DefaultParagraphFont"/>
    <w:uiPriority w:val="99"/>
    <w:semiHidden/>
    <w:unhideWhenUsed/>
    <w:rsid w:val="007F09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5479642">
      <w:bodyDiv w:val="1"/>
      <w:marLeft w:val="0"/>
      <w:marRight w:val="0"/>
      <w:marTop w:val="0"/>
      <w:marBottom w:val="0"/>
      <w:divBdr>
        <w:top w:val="none" w:sz="0" w:space="0" w:color="auto"/>
        <w:left w:val="none" w:sz="0" w:space="0" w:color="auto"/>
        <w:bottom w:val="none" w:sz="0" w:space="0" w:color="auto"/>
        <w:right w:val="none" w:sz="0" w:space="0" w:color="auto"/>
      </w:divBdr>
      <w:divsChild>
        <w:div w:id="932276529">
          <w:marLeft w:val="480"/>
          <w:marRight w:val="0"/>
          <w:marTop w:val="0"/>
          <w:marBottom w:val="0"/>
          <w:divBdr>
            <w:top w:val="none" w:sz="0" w:space="0" w:color="auto"/>
            <w:left w:val="none" w:sz="0" w:space="0" w:color="auto"/>
            <w:bottom w:val="none" w:sz="0" w:space="0" w:color="auto"/>
            <w:right w:val="none" w:sz="0" w:space="0" w:color="auto"/>
          </w:divBdr>
          <w:divsChild>
            <w:div w:id="4355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15160">
      <w:bodyDiv w:val="1"/>
      <w:marLeft w:val="0"/>
      <w:marRight w:val="0"/>
      <w:marTop w:val="0"/>
      <w:marBottom w:val="0"/>
      <w:divBdr>
        <w:top w:val="none" w:sz="0" w:space="0" w:color="auto"/>
        <w:left w:val="none" w:sz="0" w:space="0" w:color="auto"/>
        <w:bottom w:val="none" w:sz="0" w:space="0" w:color="auto"/>
        <w:right w:val="none" w:sz="0" w:space="0" w:color="auto"/>
      </w:divBdr>
      <w:divsChild>
        <w:div w:id="50857491">
          <w:marLeft w:val="480"/>
          <w:marRight w:val="0"/>
          <w:marTop w:val="0"/>
          <w:marBottom w:val="0"/>
          <w:divBdr>
            <w:top w:val="none" w:sz="0" w:space="0" w:color="auto"/>
            <w:left w:val="none" w:sz="0" w:space="0" w:color="auto"/>
            <w:bottom w:val="none" w:sz="0" w:space="0" w:color="auto"/>
            <w:right w:val="none" w:sz="0" w:space="0" w:color="auto"/>
          </w:divBdr>
          <w:divsChild>
            <w:div w:id="607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668083">
      <w:bodyDiv w:val="1"/>
      <w:marLeft w:val="0"/>
      <w:marRight w:val="0"/>
      <w:marTop w:val="0"/>
      <w:marBottom w:val="0"/>
      <w:divBdr>
        <w:top w:val="none" w:sz="0" w:space="0" w:color="auto"/>
        <w:left w:val="none" w:sz="0" w:space="0" w:color="auto"/>
        <w:bottom w:val="none" w:sz="0" w:space="0" w:color="auto"/>
        <w:right w:val="none" w:sz="0" w:space="0" w:color="auto"/>
      </w:divBdr>
      <w:divsChild>
        <w:div w:id="1422331676">
          <w:marLeft w:val="480"/>
          <w:marRight w:val="0"/>
          <w:marTop w:val="0"/>
          <w:marBottom w:val="0"/>
          <w:divBdr>
            <w:top w:val="none" w:sz="0" w:space="0" w:color="auto"/>
            <w:left w:val="none" w:sz="0" w:space="0" w:color="auto"/>
            <w:bottom w:val="none" w:sz="0" w:space="0" w:color="auto"/>
            <w:right w:val="none" w:sz="0" w:space="0" w:color="auto"/>
          </w:divBdr>
          <w:divsChild>
            <w:div w:id="1233079587">
              <w:marLeft w:val="0"/>
              <w:marRight w:val="0"/>
              <w:marTop w:val="0"/>
              <w:marBottom w:val="0"/>
              <w:divBdr>
                <w:top w:val="none" w:sz="0" w:space="0" w:color="auto"/>
                <w:left w:val="none" w:sz="0" w:space="0" w:color="auto"/>
                <w:bottom w:val="none" w:sz="0" w:space="0" w:color="auto"/>
                <w:right w:val="none" w:sz="0" w:space="0" w:color="auto"/>
              </w:divBdr>
            </w:div>
            <w:div w:id="1343507858">
              <w:marLeft w:val="0"/>
              <w:marRight w:val="0"/>
              <w:marTop w:val="0"/>
              <w:marBottom w:val="0"/>
              <w:divBdr>
                <w:top w:val="none" w:sz="0" w:space="0" w:color="auto"/>
                <w:left w:val="none" w:sz="0" w:space="0" w:color="auto"/>
                <w:bottom w:val="none" w:sz="0" w:space="0" w:color="auto"/>
                <w:right w:val="none" w:sz="0" w:space="0" w:color="auto"/>
              </w:divBdr>
            </w:div>
            <w:div w:id="1971786974">
              <w:marLeft w:val="0"/>
              <w:marRight w:val="0"/>
              <w:marTop w:val="0"/>
              <w:marBottom w:val="0"/>
              <w:divBdr>
                <w:top w:val="none" w:sz="0" w:space="0" w:color="auto"/>
                <w:left w:val="none" w:sz="0" w:space="0" w:color="auto"/>
                <w:bottom w:val="none" w:sz="0" w:space="0" w:color="auto"/>
                <w:right w:val="none" w:sz="0" w:space="0" w:color="auto"/>
              </w:divBdr>
            </w:div>
            <w:div w:id="452291091">
              <w:marLeft w:val="0"/>
              <w:marRight w:val="0"/>
              <w:marTop w:val="0"/>
              <w:marBottom w:val="0"/>
              <w:divBdr>
                <w:top w:val="none" w:sz="0" w:space="0" w:color="auto"/>
                <w:left w:val="none" w:sz="0" w:space="0" w:color="auto"/>
                <w:bottom w:val="none" w:sz="0" w:space="0" w:color="auto"/>
                <w:right w:val="none" w:sz="0" w:space="0" w:color="auto"/>
              </w:divBdr>
            </w:div>
            <w:div w:id="268901408">
              <w:marLeft w:val="0"/>
              <w:marRight w:val="0"/>
              <w:marTop w:val="0"/>
              <w:marBottom w:val="0"/>
              <w:divBdr>
                <w:top w:val="none" w:sz="0" w:space="0" w:color="auto"/>
                <w:left w:val="none" w:sz="0" w:space="0" w:color="auto"/>
                <w:bottom w:val="none" w:sz="0" w:space="0" w:color="auto"/>
                <w:right w:val="none" w:sz="0" w:space="0" w:color="auto"/>
              </w:divBdr>
            </w:div>
            <w:div w:id="120618422">
              <w:marLeft w:val="0"/>
              <w:marRight w:val="0"/>
              <w:marTop w:val="0"/>
              <w:marBottom w:val="0"/>
              <w:divBdr>
                <w:top w:val="none" w:sz="0" w:space="0" w:color="auto"/>
                <w:left w:val="none" w:sz="0" w:space="0" w:color="auto"/>
                <w:bottom w:val="none" w:sz="0" w:space="0" w:color="auto"/>
                <w:right w:val="none" w:sz="0" w:space="0" w:color="auto"/>
              </w:divBdr>
            </w:div>
            <w:div w:id="1595280849">
              <w:marLeft w:val="0"/>
              <w:marRight w:val="0"/>
              <w:marTop w:val="0"/>
              <w:marBottom w:val="0"/>
              <w:divBdr>
                <w:top w:val="none" w:sz="0" w:space="0" w:color="auto"/>
                <w:left w:val="none" w:sz="0" w:space="0" w:color="auto"/>
                <w:bottom w:val="none" w:sz="0" w:space="0" w:color="auto"/>
                <w:right w:val="none" w:sz="0" w:space="0" w:color="auto"/>
              </w:divBdr>
            </w:div>
            <w:div w:id="346755443">
              <w:marLeft w:val="0"/>
              <w:marRight w:val="0"/>
              <w:marTop w:val="0"/>
              <w:marBottom w:val="0"/>
              <w:divBdr>
                <w:top w:val="none" w:sz="0" w:space="0" w:color="auto"/>
                <w:left w:val="none" w:sz="0" w:space="0" w:color="auto"/>
                <w:bottom w:val="none" w:sz="0" w:space="0" w:color="auto"/>
                <w:right w:val="none" w:sz="0" w:space="0" w:color="auto"/>
              </w:divBdr>
            </w:div>
            <w:div w:id="969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6510">
      <w:bodyDiv w:val="1"/>
      <w:marLeft w:val="0"/>
      <w:marRight w:val="0"/>
      <w:marTop w:val="0"/>
      <w:marBottom w:val="0"/>
      <w:divBdr>
        <w:top w:val="none" w:sz="0" w:space="0" w:color="auto"/>
        <w:left w:val="none" w:sz="0" w:space="0" w:color="auto"/>
        <w:bottom w:val="none" w:sz="0" w:space="0" w:color="auto"/>
        <w:right w:val="none" w:sz="0" w:space="0" w:color="auto"/>
      </w:divBdr>
      <w:divsChild>
        <w:div w:id="1745029295">
          <w:marLeft w:val="480"/>
          <w:marRight w:val="0"/>
          <w:marTop w:val="0"/>
          <w:marBottom w:val="0"/>
          <w:divBdr>
            <w:top w:val="none" w:sz="0" w:space="0" w:color="auto"/>
            <w:left w:val="none" w:sz="0" w:space="0" w:color="auto"/>
            <w:bottom w:val="none" w:sz="0" w:space="0" w:color="auto"/>
            <w:right w:val="none" w:sz="0" w:space="0" w:color="auto"/>
          </w:divBdr>
          <w:divsChild>
            <w:div w:id="6926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6147">
      <w:bodyDiv w:val="1"/>
      <w:marLeft w:val="0"/>
      <w:marRight w:val="0"/>
      <w:marTop w:val="0"/>
      <w:marBottom w:val="0"/>
      <w:divBdr>
        <w:top w:val="none" w:sz="0" w:space="0" w:color="auto"/>
        <w:left w:val="none" w:sz="0" w:space="0" w:color="auto"/>
        <w:bottom w:val="none" w:sz="0" w:space="0" w:color="auto"/>
        <w:right w:val="none" w:sz="0" w:space="0" w:color="auto"/>
      </w:divBdr>
      <w:divsChild>
        <w:div w:id="426509987">
          <w:marLeft w:val="480"/>
          <w:marRight w:val="0"/>
          <w:marTop w:val="0"/>
          <w:marBottom w:val="0"/>
          <w:divBdr>
            <w:top w:val="none" w:sz="0" w:space="0" w:color="auto"/>
            <w:left w:val="none" w:sz="0" w:space="0" w:color="auto"/>
            <w:bottom w:val="none" w:sz="0" w:space="0" w:color="auto"/>
            <w:right w:val="none" w:sz="0" w:space="0" w:color="auto"/>
          </w:divBdr>
          <w:divsChild>
            <w:div w:id="12429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739">
      <w:bodyDiv w:val="1"/>
      <w:marLeft w:val="0"/>
      <w:marRight w:val="0"/>
      <w:marTop w:val="0"/>
      <w:marBottom w:val="0"/>
      <w:divBdr>
        <w:top w:val="none" w:sz="0" w:space="0" w:color="auto"/>
        <w:left w:val="none" w:sz="0" w:space="0" w:color="auto"/>
        <w:bottom w:val="none" w:sz="0" w:space="0" w:color="auto"/>
        <w:right w:val="none" w:sz="0" w:space="0" w:color="auto"/>
      </w:divBdr>
      <w:divsChild>
        <w:div w:id="808746020">
          <w:marLeft w:val="480"/>
          <w:marRight w:val="0"/>
          <w:marTop w:val="0"/>
          <w:marBottom w:val="0"/>
          <w:divBdr>
            <w:top w:val="none" w:sz="0" w:space="0" w:color="auto"/>
            <w:left w:val="none" w:sz="0" w:space="0" w:color="auto"/>
            <w:bottom w:val="none" w:sz="0" w:space="0" w:color="auto"/>
            <w:right w:val="none" w:sz="0" w:space="0" w:color="auto"/>
          </w:divBdr>
          <w:divsChild>
            <w:div w:id="11665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0538">
      <w:bodyDiv w:val="1"/>
      <w:marLeft w:val="0"/>
      <w:marRight w:val="0"/>
      <w:marTop w:val="0"/>
      <w:marBottom w:val="0"/>
      <w:divBdr>
        <w:top w:val="none" w:sz="0" w:space="0" w:color="auto"/>
        <w:left w:val="none" w:sz="0" w:space="0" w:color="auto"/>
        <w:bottom w:val="none" w:sz="0" w:space="0" w:color="auto"/>
        <w:right w:val="none" w:sz="0" w:space="0" w:color="auto"/>
      </w:divBdr>
      <w:divsChild>
        <w:div w:id="2004314834">
          <w:marLeft w:val="480"/>
          <w:marRight w:val="0"/>
          <w:marTop w:val="0"/>
          <w:marBottom w:val="0"/>
          <w:divBdr>
            <w:top w:val="none" w:sz="0" w:space="0" w:color="auto"/>
            <w:left w:val="none" w:sz="0" w:space="0" w:color="auto"/>
            <w:bottom w:val="none" w:sz="0" w:space="0" w:color="auto"/>
            <w:right w:val="none" w:sz="0" w:space="0" w:color="auto"/>
          </w:divBdr>
          <w:divsChild>
            <w:div w:id="121091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748">
      <w:bodyDiv w:val="1"/>
      <w:marLeft w:val="0"/>
      <w:marRight w:val="0"/>
      <w:marTop w:val="0"/>
      <w:marBottom w:val="0"/>
      <w:divBdr>
        <w:top w:val="none" w:sz="0" w:space="0" w:color="auto"/>
        <w:left w:val="none" w:sz="0" w:space="0" w:color="auto"/>
        <w:bottom w:val="none" w:sz="0" w:space="0" w:color="auto"/>
        <w:right w:val="none" w:sz="0" w:space="0" w:color="auto"/>
      </w:divBdr>
      <w:divsChild>
        <w:div w:id="328212687">
          <w:marLeft w:val="480"/>
          <w:marRight w:val="0"/>
          <w:marTop w:val="0"/>
          <w:marBottom w:val="0"/>
          <w:divBdr>
            <w:top w:val="none" w:sz="0" w:space="0" w:color="auto"/>
            <w:left w:val="none" w:sz="0" w:space="0" w:color="auto"/>
            <w:bottom w:val="none" w:sz="0" w:space="0" w:color="auto"/>
            <w:right w:val="none" w:sz="0" w:space="0" w:color="auto"/>
          </w:divBdr>
          <w:divsChild>
            <w:div w:id="77124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8958">
      <w:bodyDiv w:val="1"/>
      <w:marLeft w:val="0"/>
      <w:marRight w:val="0"/>
      <w:marTop w:val="0"/>
      <w:marBottom w:val="0"/>
      <w:divBdr>
        <w:top w:val="none" w:sz="0" w:space="0" w:color="auto"/>
        <w:left w:val="none" w:sz="0" w:space="0" w:color="auto"/>
        <w:bottom w:val="none" w:sz="0" w:space="0" w:color="auto"/>
        <w:right w:val="none" w:sz="0" w:space="0" w:color="auto"/>
      </w:divBdr>
      <w:divsChild>
        <w:div w:id="322856755">
          <w:marLeft w:val="480"/>
          <w:marRight w:val="0"/>
          <w:marTop w:val="0"/>
          <w:marBottom w:val="0"/>
          <w:divBdr>
            <w:top w:val="none" w:sz="0" w:space="0" w:color="auto"/>
            <w:left w:val="none" w:sz="0" w:space="0" w:color="auto"/>
            <w:bottom w:val="none" w:sz="0" w:space="0" w:color="auto"/>
            <w:right w:val="none" w:sz="0" w:space="0" w:color="auto"/>
          </w:divBdr>
          <w:divsChild>
            <w:div w:id="2730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6073">
      <w:bodyDiv w:val="1"/>
      <w:marLeft w:val="0"/>
      <w:marRight w:val="0"/>
      <w:marTop w:val="0"/>
      <w:marBottom w:val="0"/>
      <w:divBdr>
        <w:top w:val="none" w:sz="0" w:space="0" w:color="auto"/>
        <w:left w:val="none" w:sz="0" w:space="0" w:color="auto"/>
        <w:bottom w:val="none" w:sz="0" w:space="0" w:color="auto"/>
        <w:right w:val="none" w:sz="0" w:space="0" w:color="auto"/>
      </w:divBdr>
      <w:divsChild>
        <w:div w:id="206529288">
          <w:marLeft w:val="480"/>
          <w:marRight w:val="0"/>
          <w:marTop w:val="0"/>
          <w:marBottom w:val="0"/>
          <w:divBdr>
            <w:top w:val="none" w:sz="0" w:space="0" w:color="auto"/>
            <w:left w:val="none" w:sz="0" w:space="0" w:color="auto"/>
            <w:bottom w:val="none" w:sz="0" w:space="0" w:color="auto"/>
            <w:right w:val="none" w:sz="0" w:space="0" w:color="auto"/>
          </w:divBdr>
          <w:divsChild>
            <w:div w:id="12603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1044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63">
          <w:marLeft w:val="480"/>
          <w:marRight w:val="0"/>
          <w:marTop w:val="0"/>
          <w:marBottom w:val="0"/>
          <w:divBdr>
            <w:top w:val="none" w:sz="0" w:space="0" w:color="auto"/>
            <w:left w:val="none" w:sz="0" w:space="0" w:color="auto"/>
            <w:bottom w:val="none" w:sz="0" w:space="0" w:color="auto"/>
            <w:right w:val="none" w:sz="0" w:space="0" w:color="auto"/>
          </w:divBdr>
          <w:divsChild>
            <w:div w:id="12361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8185">
      <w:bodyDiv w:val="1"/>
      <w:marLeft w:val="0"/>
      <w:marRight w:val="0"/>
      <w:marTop w:val="0"/>
      <w:marBottom w:val="0"/>
      <w:divBdr>
        <w:top w:val="none" w:sz="0" w:space="0" w:color="auto"/>
        <w:left w:val="none" w:sz="0" w:space="0" w:color="auto"/>
        <w:bottom w:val="none" w:sz="0" w:space="0" w:color="auto"/>
        <w:right w:val="none" w:sz="0" w:space="0" w:color="auto"/>
      </w:divBdr>
      <w:divsChild>
        <w:div w:id="584609318">
          <w:marLeft w:val="480"/>
          <w:marRight w:val="0"/>
          <w:marTop w:val="0"/>
          <w:marBottom w:val="0"/>
          <w:divBdr>
            <w:top w:val="none" w:sz="0" w:space="0" w:color="auto"/>
            <w:left w:val="none" w:sz="0" w:space="0" w:color="auto"/>
            <w:bottom w:val="none" w:sz="0" w:space="0" w:color="auto"/>
            <w:right w:val="none" w:sz="0" w:space="0" w:color="auto"/>
          </w:divBdr>
          <w:divsChild>
            <w:div w:id="7267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0055">
      <w:bodyDiv w:val="1"/>
      <w:marLeft w:val="0"/>
      <w:marRight w:val="0"/>
      <w:marTop w:val="0"/>
      <w:marBottom w:val="0"/>
      <w:divBdr>
        <w:top w:val="none" w:sz="0" w:space="0" w:color="auto"/>
        <w:left w:val="none" w:sz="0" w:space="0" w:color="auto"/>
        <w:bottom w:val="none" w:sz="0" w:space="0" w:color="auto"/>
        <w:right w:val="none" w:sz="0" w:space="0" w:color="auto"/>
      </w:divBdr>
      <w:divsChild>
        <w:div w:id="2143961035">
          <w:marLeft w:val="480"/>
          <w:marRight w:val="0"/>
          <w:marTop w:val="0"/>
          <w:marBottom w:val="0"/>
          <w:divBdr>
            <w:top w:val="none" w:sz="0" w:space="0" w:color="auto"/>
            <w:left w:val="none" w:sz="0" w:space="0" w:color="auto"/>
            <w:bottom w:val="none" w:sz="0" w:space="0" w:color="auto"/>
            <w:right w:val="none" w:sz="0" w:space="0" w:color="auto"/>
          </w:divBdr>
          <w:divsChild>
            <w:div w:id="5821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3756">
      <w:bodyDiv w:val="1"/>
      <w:marLeft w:val="0"/>
      <w:marRight w:val="0"/>
      <w:marTop w:val="0"/>
      <w:marBottom w:val="0"/>
      <w:divBdr>
        <w:top w:val="none" w:sz="0" w:space="0" w:color="auto"/>
        <w:left w:val="none" w:sz="0" w:space="0" w:color="auto"/>
        <w:bottom w:val="none" w:sz="0" w:space="0" w:color="auto"/>
        <w:right w:val="none" w:sz="0" w:space="0" w:color="auto"/>
      </w:divBdr>
      <w:divsChild>
        <w:div w:id="951325603">
          <w:marLeft w:val="480"/>
          <w:marRight w:val="0"/>
          <w:marTop w:val="0"/>
          <w:marBottom w:val="0"/>
          <w:divBdr>
            <w:top w:val="none" w:sz="0" w:space="0" w:color="auto"/>
            <w:left w:val="none" w:sz="0" w:space="0" w:color="auto"/>
            <w:bottom w:val="none" w:sz="0" w:space="0" w:color="auto"/>
            <w:right w:val="none" w:sz="0" w:space="0" w:color="auto"/>
          </w:divBdr>
          <w:divsChild>
            <w:div w:id="14570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8263">
      <w:bodyDiv w:val="1"/>
      <w:marLeft w:val="0"/>
      <w:marRight w:val="0"/>
      <w:marTop w:val="0"/>
      <w:marBottom w:val="0"/>
      <w:divBdr>
        <w:top w:val="none" w:sz="0" w:space="0" w:color="auto"/>
        <w:left w:val="none" w:sz="0" w:space="0" w:color="auto"/>
        <w:bottom w:val="none" w:sz="0" w:space="0" w:color="auto"/>
        <w:right w:val="none" w:sz="0" w:space="0" w:color="auto"/>
      </w:divBdr>
      <w:divsChild>
        <w:div w:id="1604411685">
          <w:marLeft w:val="480"/>
          <w:marRight w:val="0"/>
          <w:marTop w:val="0"/>
          <w:marBottom w:val="0"/>
          <w:divBdr>
            <w:top w:val="none" w:sz="0" w:space="0" w:color="auto"/>
            <w:left w:val="none" w:sz="0" w:space="0" w:color="auto"/>
            <w:bottom w:val="none" w:sz="0" w:space="0" w:color="auto"/>
            <w:right w:val="none" w:sz="0" w:space="0" w:color="auto"/>
          </w:divBdr>
          <w:divsChild>
            <w:div w:id="16268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77621">
      <w:bodyDiv w:val="1"/>
      <w:marLeft w:val="0"/>
      <w:marRight w:val="0"/>
      <w:marTop w:val="0"/>
      <w:marBottom w:val="0"/>
      <w:divBdr>
        <w:top w:val="none" w:sz="0" w:space="0" w:color="auto"/>
        <w:left w:val="none" w:sz="0" w:space="0" w:color="auto"/>
        <w:bottom w:val="none" w:sz="0" w:space="0" w:color="auto"/>
        <w:right w:val="none" w:sz="0" w:space="0" w:color="auto"/>
      </w:divBdr>
      <w:divsChild>
        <w:div w:id="2099985852">
          <w:marLeft w:val="480"/>
          <w:marRight w:val="0"/>
          <w:marTop w:val="0"/>
          <w:marBottom w:val="0"/>
          <w:divBdr>
            <w:top w:val="none" w:sz="0" w:space="0" w:color="auto"/>
            <w:left w:val="none" w:sz="0" w:space="0" w:color="auto"/>
            <w:bottom w:val="none" w:sz="0" w:space="0" w:color="auto"/>
            <w:right w:val="none" w:sz="0" w:space="0" w:color="auto"/>
          </w:divBdr>
          <w:divsChild>
            <w:div w:id="8705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8478">
      <w:bodyDiv w:val="1"/>
      <w:marLeft w:val="0"/>
      <w:marRight w:val="0"/>
      <w:marTop w:val="0"/>
      <w:marBottom w:val="0"/>
      <w:divBdr>
        <w:top w:val="none" w:sz="0" w:space="0" w:color="auto"/>
        <w:left w:val="none" w:sz="0" w:space="0" w:color="auto"/>
        <w:bottom w:val="none" w:sz="0" w:space="0" w:color="auto"/>
        <w:right w:val="none" w:sz="0" w:space="0" w:color="auto"/>
      </w:divBdr>
      <w:divsChild>
        <w:div w:id="1713533399">
          <w:marLeft w:val="480"/>
          <w:marRight w:val="0"/>
          <w:marTop w:val="0"/>
          <w:marBottom w:val="0"/>
          <w:divBdr>
            <w:top w:val="none" w:sz="0" w:space="0" w:color="auto"/>
            <w:left w:val="none" w:sz="0" w:space="0" w:color="auto"/>
            <w:bottom w:val="none" w:sz="0" w:space="0" w:color="auto"/>
            <w:right w:val="none" w:sz="0" w:space="0" w:color="auto"/>
          </w:divBdr>
          <w:divsChild>
            <w:div w:id="17339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sj.com/articles/half-a-year-after-the-cop-agreement-on-nature-companies-are-increasingly-looking-at-their-biodiversity-impact-d0b53fb3" TargetMode="External"/><Relationship Id="rId13" Type="http://schemas.openxmlformats.org/officeDocument/2006/relationships/hyperlink" Target="https://doi.org/10.1016/j.gloenvcha.2014.07.009" TargetMode="External"/><Relationship Id="rId18" Type="http://schemas.openxmlformats.org/officeDocument/2006/relationships/hyperlink" Target="https://doi.org/10.1002/bse.3389" TargetMode="External"/><Relationship Id="rId26" Type="http://schemas.openxmlformats.org/officeDocument/2006/relationships/hyperlink" Target="https://doi.org/10.1111/conl.12969" TargetMode="External"/><Relationship Id="rId3" Type="http://schemas.openxmlformats.org/officeDocument/2006/relationships/styles" Target="styles.xml"/><Relationship Id="rId21" Type="http://schemas.openxmlformats.org/officeDocument/2006/relationships/hyperlink" Target="https://doi.org/10.1002/ecy.3618" TargetMode="External"/><Relationship Id="rId7" Type="http://schemas.openxmlformats.org/officeDocument/2006/relationships/endnotes" Target="endnotes.xml"/><Relationship Id="rId12" Type="http://schemas.openxmlformats.org/officeDocument/2006/relationships/hyperlink" Target="https://doi.org/10.1126/science.acx9637" TargetMode="External"/><Relationship Id="rId17" Type="http://schemas.openxmlformats.org/officeDocument/2006/relationships/hyperlink" Target="http://www.teebweb.org/LinkClick.aspx?fileticket=bYhDohL_TuM=&amp;tabid=1278&amp;mid=2357" TargetMode="External"/><Relationship Id="rId25" Type="http://schemas.openxmlformats.org/officeDocument/2006/relationships/hyperlink" Target="https://am.pictet/en/belgium/global-articles/2024/monthly-markets-views/fixed-income/biodiversity-bonds" TargetMode="External"/><Relationship Id="rId2" Type="http://schemas.openxmlformats.org/officeDocument/2006/relationships/numbering" Target="numbering.xml"/><Relationship Id="rId16" Type="http://schemas.openxmlformats.org/officeDocument/2006/relationships/hyperlink" Target="https://www.cdc-biodiversite.fr/publications/global-biodiversity-score-update2021-cahier18/" TargetMode="External"/><Relationship Id="rId20" Type="http://schemas.openxmlformats.org/officeDocument/2006/relationships/hyperlink" Target="https://www.kering.com/en/sustainability/safeguarding-the-planet/biodiversity-strate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mongabay.com/2022/04/global-biodiversity-is-in-crisis-but-how-bad-is-it-its-complicated/" TargetMode="External"/><Relationship Id="rId24" Type="http://schemas.openxmlformats.org/officeDocument/2006/relationships/hyperlink" Target="https://www.wbcsd.org/resources/natural-climate-solutions-for-the-voluntary-carbon-market-an-investor-guide-for-companies-and-financial-institutions/" TargetMode="External"/><Relationship Id="rId5" Type="http://schemas.openxmlformats.org/officeDocument/2006/relationships/webSettings" Target="webSettings.xml"/><Relationship Id="rId15" Type="http://schemas.openxmlformats.org/officeDocument/2006/relationships/hyperlink" Target="https://doi.org/10.1016/j.biocon.2024.110546" TargetMode="External"/><Relationship Id="rId23" Type="http://schemas.openxmlformats.org/officeDocument/2006/relationships/hyperlink" Target="https://doi.org/10.2139/ssrn.4379451" TargetMode="External"/><Relationship Id="rId28" Type="http://schemas.openxmlformats.org/officeDocument/2006/relationships/theme" Target="theme/theme1.xml"/><Relationship Id="rId10" Type="http://schemas.openxmlformats.org/officeDocument/2006/relationships/hyperlink" Target="https://www.wsj.com/articles/quantifying-companies-impact-on-forests-oceans-is-a-challenge-11647349201" TargetMode="External"/><Relationship Id="rId19" Type="http://schemas.openxmlformats.org/officeDocument/2006/relationships/hyperlink" Target="https://doi.org/10.1002/bse.3139" TargetMode="External"/><Relationship Id="rId4" Type="http://schemas.openxmlformats.org/officeDocument/2006/relationships/settings" Target="settings.xml"/><Relationship Id="rId9" Type="http://schemas.openxmlformats.org/officeDocument/2006/relationships/hyperlink" Target="https://www.wsj.com/articles/gucci-owner-kering-drugmaker-gsk-and-others-are-developing-a-global-standard-on-nature-loss-4c2a7f3b" TargetMode="External"/><Relationship Id="rId14" Type="http://schemas.openxmlformats.org/officeDocument/2006/relationships/hyperlink" Target="https://www.naturemetrics.com/species-detection" TargetMode="External"/><Relationship Id="rId22" Type="http://schemas.openxmlformats.org/officeDocument/2006/relationships/hyperlink" Target="https://jie.yale.edu/biodiversity-finance-measuring-and-managing-biodiversity-corporations-and-financial-market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A49F4-ACE6-4C83-870C-5E2BDC38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9</TotalTime>
  <Pages>1</Pages>
  <Words>8253</Words>
  <Characters>4704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62</cp:revision>
  <dcterms:created xsi:type="dcterms:W3CDTF">2024-06-26T14:42:00Z</dcterms:created>
  <dcterms:modified xsi:type="dcterms:W3CDTF">2024-08-3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o7tPzs"/&gt;&lt;style id="http://www.zotero.org/styles/apa" locale="en-US" hasBibliography="1" bibliographyStyleHasBeenSet="1"/&gt;&lt;prefs&gt;&lt;pref name="fieldType" value="Field"/&gt;&lt;/prefs&gt;&lt;/data&gt;</vt:lpwstr>
  </property>
</Properties>
</file>